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0988E" w14:textId="57162AF6" w:rsidR="00E36BC5" w:rsidRDefault="00E36BC5" w:rsidP="004B5EBC">
      <w:pPr>
        <w:jc w:val="center"/>
        <w:rPr>
          <w:b/>
          <w:bCs/>
          <w:szCs w:val="24"/>
        </w:rPr>
      </w:pPr>
      <w:r w:rsidRPr="00E36BC5">
        <w:rPr>
          <w:b/>
          <w:bCs/>
          <w:szCs w:val="24"/>
        </w:rPr>
        <w:t>Integrating</w:t>
      </w:r>
      <w:r w:rsidR="00BF4755">
        <w:rPr>
          <w:b/>
          <w:bCs/>
          <w:szCs w:val="24"/>
        </w:rPr>
        <w:t xml:space="preserve"> passive acoustic monitoring</w:t>
      </w:r>
      <w:r w:rsidRPr="00E36BC5">
        <w:rPr>
          <w:b/>
          <w:bCs/>
          <w:szCs w:val="24"/>
        </w:rPr>
        <w:t xml:space="preserve"> and LiDAR for </w:t>
      </w:r>
      <w:r w:rsidR="00BF4755">
        <w:rPr>
          <w:b/>
          <w:bCs/>
          <w:szCs w:val="24"/>
        </w:rPr>
        <w:t>b</w:t>
      </w:r>
      <w:r w:rsidR="008D3CF3" w:rsidRPr="00E36BC5">
        <w:rPr>
          <w:b/>
          <w:bCs/>
          <w:szCs w:val="24"/>
        </w:rPr>
        <w:t xml:space="preserve">reeding </w:t>
      </w:r>
      <w:r w:rsidR="00BF4755">
        <w:rPr>
          <w:b/>
          <w:bCs/>
          <w:szCs w:val="24"/>
        </w:rPr>
        <w:t>b</w:t>
      </w:r>
      <w:r w:rsidR="008D3CF3" w:rsidRPr="00E36BC5">
        <w:rPr>
          <w:b/>
          <w:bCs/>
          <w:szCs w:val="24"/>
        </w:rPr>
        <w:t xml:space="preserve">ird </w:t>
      </w:r>
      <w:r w:rsidR="00BF4755">
        <w:rPr>
          <w:b/>
          <w:bCs/>
          <w:szCs w:val="24"/>
        </w:rPr>
        <w:t>h</w:t>
      </w:r>
      <w:r w:rsidRPr="00E36BC5">
        <w:rPr>
          <w:b/>
          <w:bCs/>
          <w:szCs w:val="24"/>
        </w:rPr>
        <w:t xml:space="preserve">abitat </w:t>
      </w:r>
      <w:r w:rsidR="00BF4755">
        <w:rPr>
          <w:b/>
          <w:bCs/>
          <w:szCs w:val="24"/>
        </w:rPr>
        <w:t>m</w:t>
      </w:r>
      <w:r w:rsidRPr="00E36BC5">
        <w:rPr>
          <w:b/>
          <w:bCs/>
          <w:szCs w:val="24"/>
        </w:rPr>
        <w:t>odelling</w:t>
      </w:r>
      <w:r w:rsidR="008D3CF3">
        <w:rPr>
          <w:b/>
          <w:bCs/>
          <w:szCs w:val="24"/>
        </w:rPr>
        <w:t xml:space="preserve"> in</w:t>
      </w:r>
      <w:r w:rsidRPr="00E36BC5">
        <w:rPr>
          <w:b/>
          <w:bCs/>
          <w:szCs w:val="24"/>
        </w:rPr>
        <w:t xml:space="preserve"> a </w:t>
      </w:r>
      <w:r w:rsidR="00BF4755">
        <w:rPr>
          <w:b/>
          <w:bCs/>
          <w:szCs w:val="24"/>
        </w:rPr>
        <w:t>w</w:t>
      </w:r>
      <w:r w:rsidRPr="00E36BC5">
        <w:rPr>
          <w:b/>
          <w:bCs/>
          <w:szCs w:val="24"/>
        </w:rPr>
        <w:t xml:space="preserve">orking </w:t>
      </w:r>
      <w:r w:rsidR="00BF4755">
        <w:rPr>
          <w:b/>
          <w:bCs/>
          <w:szCs w:val="24"/>
        </w:rPr>
        <w:t>f</w:t>
      </w:r>
      <w:r w:rsidRPr="00E36BC5">
        <w:rPr>
          <w:b/>
          <w:bCs/>
          <w:szCs w:val="24"/>
        </w:rPr>
        <w:t>orest</w:t>
      </w:r>
    </w:p>
    <w:p w14:paraId="509EF86C" w14:textId="77777777" w:rsidR="00517D8F" w:rsidRDefault="00517D8F" w:rsidP="004B5EBC">
      <w:pPr>
        <w:pStyle w:val="Heading1"/>
        <w:rPr>
          <w:lang w:val="en-US"/>
        </w:rPr>
      </w:pPr>
    </w:p>
    <w:p w14:paraId="72C74BDA" w14:textId="7DAD384C" w:rsidR="00566B02" w:rsidRPr="00B725F5" w:rsidRDefault="00301A44" w:rsidP="004B5EBC">
      <w:pPr>
        <w:pStyle w:val="Heading1"/>
        <w:rPr>
          <w:lang w:val="en-US"/>
        </w:rPr>
      </w:pPr>
      <w:r w:rsidRPr="00301A44">
        <w:rPr>
          <w:lang w:val="en-US"/>
        </w:rPr>
        <w:t>Abstract</w:t>
      </w:r>
    </w:p>
    <w:p w14:paraId="6E5B1625" w14:textId="75E39B02" w:rsidR="00484CBA" w:rsidRDefault="001F2ADB" w:rsidP="00904063">
      <w:r w:rsidRPr="00A703C5">
        <w:rPr>
          <w:rPrChange w:id="0" w:author="Heather Bryan" w:date="2025-12-08T21:53:00Z" w16du:dateUtc="2025-12-09T05:53:00Z">
            <w:rPr>
              <w:highlight w:val="yellow"/>
            </w:rPr>
          </w:rPrChange>
        </w:rPr>
        <w:t xml:space="preserve">Accurately </w:t>
      </w:r>
      <w:r w:rsidR="00AA3021" w:rsidRPr="00A703C5">
        <w:rPr>
          <w:rFonts w:hint="eastAsia"/>
          <w:lang w:eastAsia="zh-TW"/>
          <w:rPrChange w:id="1" w:author="Heather Bryan" w:date="2025-12-08T21:53:00Z" w16du:dateUtc="2025-12-09T05:53:00Z">
            <w:rPr>
              <w:rFonts w:hint="eastAsia"/>
              <w:highlight w:val="yellow"/>
              <w:lang w:eastAsia="zh-TW"/>
            </w:rPr>
          </w:rPrChange>
        </w:rPr>
        <w:t>modelling</w:t>
      </w:r>
      <w:r w:rsidRPr="00A703C5">
        <w:rPr>
          <w:rPrChange w:id="2" w:author="Heather Bryan" w:date="2025-12-08T21:53:00Z" w16du:dateUtc="2025-12-09T05:53:00Z">
            <w:rPr>
              <w:highlight w:val="yellow"/>
            </w:rPr>
          </w:rPrChange>
        </w:rPr>
        <w:t xml:space="preserve"> bird species richness is essential for guiding conservation and forest management decisions; however, traditional ground-based surveys are often limited in spatial and temporal coverage.</w:t>
      </w:r>
      <w:r w:rsidRPr="001F2ADB">
        <w:t xml:space="preserve"> Here, we integrated passive acoustic monitoring and LiDAR-derived habitat covariates to model breeding </w:t>
      </w:r>
      <w:r w:rsidR="00530900">
        <w:t>song</w:t>
      </w:r>
      <w:r w:rsidRPr="001F2ADB">
        <w:t>bird richness</w:t>
      </w:r>
      <w:r w:rsidR="009E19B9">
        <w:t xml:space="preserve"> (composed </w:t>
      </w:r>
      <w:del w:id="3" w:author="Heather Bryan" w:date="2025-12-02T22:02:00Z" w16du:dateUtc="2025-12-03T06:02:00Z">
        <w:r w:rsidR="009E19B9" w:rsidDel="00406172">
          <w:delText xml:space="preserve">by a total </w:delText>
        </w:r>
      </w:del>
      <w:r w:rsidR="009E19B9">
        <w:t xml:space="preserve">of 40 target species) </w:t>
      </w:r>
      <w:r w:rsidRPr="001F2ADB">
        <w:t xml:space="preserve">within the John Prince Research Forest, a </w:t>
      </w:r>
      <w:commentRangeStart w:id="4"/>
      <w:r w:rsidR="00FB01CB">
        <w:t xml:space="preserve">16,000 ha </w:t>
      </w:r>
      <w:commentRangeEnd w:id="4"/>
      <w:r w:rsidR="000C1A7C">
        <w:rPr>
          <w:rStyle w:val="CommentReference"/>
        </w:rPr>
        <w:commentReference w:id="4"/>
      </w:r>
      <w:r w:rsidRPr="001F2ADB">
        <w:t>managed working forest in central British Columbia, Canada. Acoustic data were collected from 59 sites over three breeding seasons using autonomous recording units (ARUs)</w:t>
      </w:r>
      <w:r w:rsidR="00A9778F">
        <w:t xml:space="preserve"> to inform site-level richness, which </w:t>
      </w:r>
      <w:del w:id="5" w:author="Heather Bryan" w:date="2025-12-08T21:54:00Z" w16du:dateUtc="2025-12-09T05:54:00Z">
        <w:r w:rsidR="00A9778F" w:rsidDel="00743F39">
          <w:delText xml:space="preserve">is </w:delText>
        </w:r>
      </w:del>
      <w:ins w:id="6" w:author="Heather Bryan" w:date="2025-12-08T21:54:00Z" w16du:dateUtc="2025-12-09T05:54:00Z">
        <w:r w:rsidR="00743F39">
          <w:t>was</w:t>
        </w:r>
        <w:r w:rsidR="00743F39">
          <w:t xml:space="preserve"> </w:t>
        </w:r>
      </w:ins>
      <w:r w:rsidR="00A9778F">
        <w:t xml:space="preserve">then compared to 17 LiDAR covariates </w:t>
      </w:r>
      <w:del w:id="7" w:author="Heather Bryan" w:date="2025-12-02T22:03:00Z" w16du:dateUtc="2025-12-03T06:03:00Z">
        <w:r w:rsidR="00A9778F" w:rsidDel="00300B5C">
          <w:delText xml:space="preserve">that </w:delText>
        </w:r>
      </w:del>
      <w:r w:rsidR="00A9778F">
        <w:t xml:space="preserve">calculated </w:t>
      </w:r>
      <w:del w:id="8" w:author="Heather Bryan" w:date="2025-12-02T22:03:00Z" w16du:dateUtc="2025-12-03T06:03:00Z">
        <w:r w:rsidR="00A9778F" w:rsidDel="00FB2151">
          <w:delText xml:space="preserve">from </w:delText>
        </w:r>
      </w:del>
      <w:ins w:id="9" w:author="Heather Bryan" w:date="2025-12-02T22:03:00Z" w16du:dateUtc="2025-12-03T06:03:00Z">
        <w:r w:rsidR="00FB2151">
          <w:t xml:space="preserve">using </w:t>
        </w:r>
      </w:ins>
      <w:r w:rsidR="00A9778F">
        <w:t>a</w:t>
      </w:r>
      <w:r w:rsidR="00A9778F" w:rsidRPr="001F2ADB">
        <w:t xml:space="preserve"> 100-m buffer around each site</w:t>
      </w:r>
      <w:r w:rsidR="00A9778F">
        <w:t xml:space="preserve">. </w:t>
      </w:r>
      <w:r w:rsidR="00530900" w:rsidRPr="00530900">
        <w:t xml:space="preserve">Our results showed that none of the LiDAR covariates strongly predicted richness </w:t>
      </w:r>
      <w:r w:rsidR="00517D8F">
        <w:t>of breeding songbirds</w:t>
      </w:r>
      <w:r w:rsidR="00530900" w:rsidRPr="00530900">
        <w:t>, and only one covariate</w:t>
      </w:r>
      <w:r w:rsidR="00517D8F">
        <w:t xml:space="preserve">, </w:t>
      </w:r>
      <w:r w:rsidR="00530900" w:rsidRPr="00530900">
        <w:t>the proportion of deciduous trees</w:t>
      </w:r>
      <w:r w:rsidR="00517D8F">
        <w:t xml:space="preserve">, </w:t>
      </w:r>
      <w:r w:rsidR="00530900" w:rsidRPr="00530900">
        <w:t>showed a weak positive association for a species</w:t>
      </w:r>
      <w:r w:rsidR="00517D8F">
        <w:t xml:space="preserve"> sub-</w:t>
      </w:r>
      <w:r w:rsidR="00530900" w:rsidRPr="00530900">
        <w:t xml:space="preserve">group. Vertical canopy structure and other commonly </w:t>
      </w:r>
      <w:del w:id="10" w:author="Heather Bryan" w:date="2025-12-02T22:03:00Z" w16du:dateUtc="2025-12-03T06:03:00Z">
        <w:r w:rsidR="00530900" w:rsidRPr="00530900" w:rsidDel="00FB2151">
          <w:delText xml:space="preserve">cited </w:delText>
        </w:r>
      </w:del>
      <w:ins w:id="11" w:author="Heather Bryan" w:date="2025-12-02T22:03:00Z" w16du:dateUtc="2025-12-03T06:03:00Z">
        <w:r w:rsidR="00FB2151">
          <w:t>used</w:t>
        </w:r>
        <w:r w:rsidR="00FB2151" w:rsidRPr="00530900">
          <w:t xml:space="preserve"> </w:t>
        </w:r>
      </w:ins>
      <w:r w:rsidR="00530900" w:rsidRPr="00530900">
        <w:t>LiDAR metrics had limited explanatory power, likely reflecting the heterogeneous habitat preferences among breeding songbirds and the generally similar richness across sites. Overall, this study demonstrates the potential of integrating PAM and LiDAR to quantify biodiversity in working forests and highlights the importance of standardized approaches for large-scale acoustic monitoring.</w:t>
      </w:r>
    </w:p>
    <w:p w14:paraId="7BEB02DD" w14:textId="77777777" w:rsidR="00484CBA" w:rsidRDefault="00484CBA" w:rsidP="00904063"/>
    <w:p w14:paraId="607A40F6" w14:textId="6E38929E" w:rsidR="009502AF" w:rsidRPr="001F2ADB" w:rsidRDefault="009502AF" w:rsidP="00904063">
      <w:r>
        <w:rPr>
          <w:lang w:val="en-US"/>
        </w:rPr>
        <w:lastRenderedPageBreak/>
        <w:br w:type="page"/>
      </w:r>
    </w:p>
    <w:p w14:paraId="6DD56E88" w14:textId="5BE389F9" w:rsidR="00EC04E6" w:rsidRPr="0041514A" w:rsidRDefault="00301A44" w:rsidP="0041514A">
      <w:r w:rsidRPr="0041514A">
        <w:rPr>
          <w:b/>
          <w:bCs/>
          <w:lang w:val="en-US"/>
        </w:rPr>
        <w:lastRenderedPageBreak/>
        <w:t>Introduction</w:t>
      </w:r>
      <w:r w:rsidR="00EC04E6" w:rsidRPr="00EC04E6">
        <w:rPr>
          <w:color w:val="000000" w:themeColor="text1"/>
        </w:rPr>
        <w:br/>
      </w:r>
      <w:commentRangeStart w:id="12"/>
      <w:r w:rsidR="00EC04E6" w:rsidRPr="009F29F0">
        <w:rPr>
          <w:color w:val="000000" w:themeColor="text1"/>
        </w:rPr>
        <w:t xml:space="preserve">Understanding the </w:t>
      </w:r>
      <w:r w:rsidR="002A5877" w:rsidRPr="009F29F0">
        <w:rPr>
          <w:color w:val="000000" w:themeColor="text1"/>
        </w:rPr>
        <w:t>hotspots</w:t>
      </w:r>
      <w:commentRangeEnd w:id="12"/>
      <w:r w:rsidR="009370D7">
        <w:rPr>
          <w:rStyle w:val="CommentReference"/>
        </w:rPr>
        <w:commentReference w:id="12"/>
      </w:r>
      <w:r w:rsidR="002A5877">
        <w:rPr>
          <w:color w:val="000000" w:themeColor="text1"/>
        </w:rPr>
        <w:t xml:space="preserve"> of </w:t>
      </w:r>
      <w:r w:rsidR="00BF4755">
        <w:rPr>
          <w:color w:val="000000" w:themeColor="text1"/>
        </w:rPr>
        <w:t xml:space="preserve">bird </w:t>
      </w:r>
      <w:r w:rsidR="002A5877">
        <w:rPr>
          <w:color w:val="000000" w:themeColor="text1"/>
        </w:rPr>
        <w:t xml:space="preserve">species richness </w:t>
      </w:r>
      <w:r w:rsidR="00EC04E6" w:rsidRPr="00EC04E6">
        <w:rPr>
          <w:color w:val="000000" w:themeColor="text1"/>
        </w:rPr>
        <w:t xml:space="preserve">is crucial for identifying preferred habitats and guiding conservation </w:t>
      </w:r>
      <w:r w:rsidR="00EC04E6" w:rsidRPr="0041514A">
        <w:rPr>
          <w:color w:val="000000" w:themeColor="text1"/>
        </w:rPr>
        <w:t xml:space="preserve">priorities </w:t>
      </w:r>
      <w:ins w:id="13" w:author="Heather Bryan" w:date="2025-12-05T11:53:00Z" w16du:dateUtc="2025-12-05T19:53:00Z">
        <w:r w:rsidR="009370D7">
          <w:rPr>
            <w:color w:val="000000" w:themeColor="text1"/>
          </w:rPr>
          <w:t xml:space="preserve">for different species </w:t>
        </w:r>
      </w:ins>
      <w:r w:rsidR="00753CCC" w:rsidRPr="0041514A">
        <w:rPr>
          <w:color w:val="000000" w:themeColor="text1"/>
        </w:rPr>
        <w:fldChar w:fldCharType="begin"/>
      </w:r>
      <w:r w:rsidR="008B1364">
        <w:rPr>
          <w:color w:val="000000" w:themeColor="text1"/>
        </w:rPr>
        <w:instrText xml:space="preserve"> ADDIN ZOTERO_ITEM CSL_CITATION {"citationID":"ChlvjjO4","properties":{"formattedCitation":"(Francis and Currie 2003; Hawkins et al. 2003)","plainCitation":"(Francis and Currie 2003; Hawkins et al. 2003)","noteIndex":0},"citationItems":[{"id":220,"uris":["http://zotero.org/users/12201677/items/RZX4LE28"],"itemData":{"id":220,"type":"article-journal","abstract":"Species richness, the simplest index of biodiversity, varies greatly over broad                     spatial scales. Richness‐climate relationships often account for &gt;80%                     of the spatial variance in richness. However, it has been suggested that                     richness‐climate relationships differ significantly among geographic                     regions and that there is no globally consistent relationship. This study                     investigated the global patterns of species and family richness of angiosperms                     in relation to climate. We found that models relating angiosperm richness to                     mean annual temperature, annual water deficit, and their interaction or models                     relating richness to annual potential evapotranspiration and water deficit are                     both globally consistent and very strong and are independent of the diverse                     evolutionary histories and functional assemblages of plants in different parts                     of the world. Thus, effects of other factors such as evolutionary history,                     postglacial dispersal, soil nutrients, topography, or other climatic variables                     either must be quite minor over broad scales (because there is little residual                     variation left to explain) or they must be strongly collinear with global                     patterns of climate. The correlations shown here must be predicted by any                     successful hypothesis of mechanisms controlling richness patterns.","container-title":"The American Naturalist","DOI":"10.1086/368223","ISSN":"0003-0147","issue":"4","note":"publisher: The University of Chicago Press","page":"523-536","source":"journals.uchicago.edu (Atypon)","title":"A Globally Consistent Richness‐Climate Relationship for Angiosperms.","volume":"161","author":[{"family":"Francis","given":"Anthony P."},{"family":"Currie","given":"David J."}],"issued":{"date-parts":[["2003",4]]}}},{"id":224,"uris":["http://zotero.org/users/12201677/items/A9UM6FGK"],"itemData":{"id":224,"type":"article-journal","abstract":"It is often claimed that we do not understand the forces driving the global diversity gradient. However, an extensive literature suggests that contemporary climate constrains terrestrial taxonomic richness over broad geographic extents. Here, we review the empirical literature to examine the nature and form of the relationship between climate and richness. Our goals were to document the support for the climatically based energy hypothesis, and within the constraints imposed by correlative analyses, to evaluate two versions of the hypothesis: the productivity and ambient energy hypotheses. Focusing on studies extending over 800 km, we found that measures of energy, water, or water–energy balance explain spatial variation in richness better than other climatic and non-climatic variables in 82 of 85 cases. Even when considered individually and in isolation, water/energy variables explain on average over 60% of the variation in the richness of a wide range of plant and animal groups. Further, water variables usually represent the strongest predictors in the tropics, subtropics, and warm temperate zones, whereas energy variables (for animals) or water–energy variables (for plants) dominate in high latitudes. We conclude that the interaction between water and energy, either directly or indirectly (via plant productivity), provides a strong explanation for globally extensive plant and animal diversity gradients, but for animals there also is a latitudinal shift in the relative importance of ambient energy vs. water moving from the poles to the equator. Although contemporary climate is not the only factor influencing species richness and may not explain the diversity pattern for all taxonomic groups, it is clear that understanding water–energy dynamics is critical to future biodiversity research. Analyses that do not include water–energy variables are missing a key component for explaining broad-scale patterns of diversity.","container-title":"Ecology","DOI":"10.1890/03-8006","ISSN":"1939-9170","issue":"12","language":"en","license":"© 2003 by the Ecological Society of America","note":"_eprint: https://esajournals.onlinelibrary.wiley.com/doi/pdf/10.1890/03-8006","page":"3105-3117","source":"Wiley Online Library","title":"Energy, Water, and Broad-Scale Geographic Patterns of Species Richness","volume":"84","author":[{"family":"Hawkins","given":"Bradford A."},{"family":"Field","given":"Richard"},{"family":"Cornell","given":"Howard V."},{"family":"Currie","given":"David J."},{"family":"Guégan","given":"Jean-François"},{"family":"Kaufman","given":"Dawn M."},{"family":"Kerr","given":"Jeremy T."},{"family":"Mittelbach","given":"Gary G."},{"family":"Oberdorff","given":"Thierry"},{"family":"O'Brien","given":"Eileen M."},{"family":"Porter","given":"Eric E."},{"family":"Turner","given":"John R. G."}],"issued":{"date-parts":[["2003"]]}}}],"schema":"https://github.com/citation-style-language/schema/raw/master/csl-citation.json"} </w:instrText>
      </w:r>
      <w:r w:rsidR="00753CCC" w:rsidRPr="0041514A">
        <w:rPr>
          <w:color w:val="000000" w:themeColor="text1"/>
        </w:rPr>
        <w:fldChar w:fldCharType="separate"/>
      </w:r>
      <w:r w:rsidR="00762858" w:rsidRPr="00762858">
        <w:rPr>
          <w:rFonts w:cs="Times New Roman"/>
        </w:rPr>
        <w:t>(Francis and Currie 2003; Hawkins et al. 2003)</w:t>
      </w:r>
      <w:r w:rsidR="00753CCC" w:rsidRPr="0041514A">
        <w:rPr>
          <w:color w:val="000000" w:themeColor="text1"/>
        </w:rPr>
        <w:fldChar w:fldCharType="end"/>
      </w:r>
      <w:r w:rsidR="00EC04E6" w:rsidRPr="0041514A">
        <w:rPr>
          <w:color w:val="000000" w:themeColor="text1"/>
        </w:rPr>
        <w:t>. Traditionally, estimates of richness rel</w:t>
      </w:r>
      <w:ins w:id="14" w:author="Heather Bryan" w:date="2025-12-02T22:05:00Z" w16du:dateUtc="2025-12-03T06:05:00Z">
        <w:r w:rsidR="00FE7D0B">
          <w:rPr>
            <w:color w:val="000000" w:themeColor="text1"/>
          </w:rPr>
          <w:t>ied</w:t>
        </w:r>
      </w:ins>
      <w:del w:id="15" w:author="Heather Bryan" w:date="2025-12-02T22:05:00Z" w16du:dateUtc="2025-12-03T06:05:00Z">
        <w:r w:rsidR="00EC04E6" w:rsidRPr="0041514A" w:rsidDel="00FE7D0B">
          <w:rPr>
            <w:color w:val="000000" w:themeColor="text1"/>
          </w:rPr>
          <w:delText>y</w:delText>
        </w:r>
      </w:del>
      <w:r w:rsidR="00EC04E6" w:rsidRPr="0041514A">
        <w:rPr>
          <w:color w:val="000000" w:themeColor="text1"/>
        </w:rPr>
        <w:t xml:space="preserve"> on ground-based bird surveys that provide</w:t>
      </w:r>
      <w:ins w:id="16" w:author="Heather Bryan" w:date="2025-12-08T22:01:00Z" w16du:dateUtc="2025-12-09T06:01:00Z">
        <w:r w:rsidR="00BD7827">
          <w:rPr>
            <w:color w:val="000000" w:themeColor="text1"/>
          </w:rPr>
          <w:t>d</w:t>
        </w:r>
      </w:ins>
      <w:r w:rsidR="00EC04E6" w:rsidRPr="0041514A">
        <w:rPr>
          <w:color w:val="000000" w:themeColor="text1"/>
        </w:rPr>
        <w:t xml:space="preserve"> direct observations of species presence. To extend beyond surveyed locations, models have been developed to predict bird </w:t>
      </w:r>
      <w:r w:rsidR="002A5877" w:rsidRPr="0041514A">
        <w:rPr>
          <w:color w:val="000000" w:themeColor="text1"/>
        </w:rPr>
        <w:t>richness</w:t>
      </w:r>
      <w:r w:rsidR="00EC04E6" w:rsidRPr="0041514A">
        <w:rPr>
          <w:color w:val="000000" w:themeColor="text1"/>
        </w:rPr>
        <w:t xml:space="preserve"> using habitat covariates, thereby linking biodiversity patterns to environmental </w:t>
      </w:r>
      <w:r w:rsidR="002A5877" w:rsidRPr="0041514A">
        <w:rPr>
          <w:color w:val="000000" w:themeColor="text1"/>
        </w:rPr>
        <w:t>drivers</w:t>
      </w:r>
      <w:r w:rsidR="00EC04E6" w:rsidRPr="0041514A">
        <w:rPr>
          <w:color w:val="000000" w:themeColor="text1"/>
        </w:rPr>
        <w:t xml:space="preserve"> and supporting conservation and management decisions </w:t>
      </w:r>
      <w:r w:rsidR="00324D7E" w:rsidRPr="0041514A">
        <w:rPr>
          <w:color w:val="000000" w:themeColor="text1"/>
        </w:rPr>
        <w:fldChar w:fldCharType="begin"/>
      </w:r>
      <w:r w:rsidR="008B1364">
        <w:rPr>
          <w:color w:val="000000" w:themeColor="text1"/>
        </w:rPr>
        <w:instrText xml:space="preserve"> ADDIN ZOTERO_ITEM CSL_CITATION {"citationID":"dEcYjll7","properties":{"formattedCitation":"(Rahbek et al. 2006)","plainCitation":"(Rahbek et al. 2006)","noteIndex":0},"citationItems":[{"id":227,"uris":["http://zotero.org/users/12201677/items/BR9EZ9AL"],"itemData":{"id":227,"type":"article-journal","abstract":"The causes of global variation in species richness have been debated for nearly two centuries with no clear resolution in sight. Competing hypotheses have typically been evaluated with correlative models that do not explicitly incorporate the mechanisms responsible for biotic diversity gradients. Here, we employ a fundamentally different approach that uses spatially explicit Monte Carlo models of the placement of cohesive geographical ranges in an environmentally heterogeneous landscape. These models predict species richness of endemic South American birds (2248 species) measured at a continental scale. We demonstrate that the principal single-factor and composite (species-energy, water-energy and temperature-kinetics) models proposed thus far fail to predict (r2</w:instrText>
      </w:r>
      <w:r w:rsidR="008B1364">
        <w:rPr>
          <w:rFonts w:ascii="Cambria Math" w:hAnsi="Cambria Math" w:cs="Cambria Math"/>
          <w:color w:val="000000" w:themeColor="text1"/>
        </w:rPr>
        <w:instrText>⩽</w:instrText>
      </w:r>
      <w:r w:rsidR="008B1364">
        <w:rPr>
          <w:color w:val="000000" w:themeColor="text1"/>
        </w:rPr>
        <w:instrText xml:space="preserve">0.05) the richness of species with small to moderately large geographical ranges (first three range-size quartiles). These species constitute the bulk of the avifauna and are primary targets for conservation. Climate-driven models performed reasonably well only for species with the largest geographical ranges (fourth quartile) when range cohesion was enforced. Our analyses suggest that present models inadequately explain the extraordinary diversity of avian species in the montane tropics, the most species-rich region on Earth. Our findings imply that correlative climatic models substantially underestimate the importance of historical factors and small-scale niche-driven assembly processes in shaping contemporary species-richness patterns.","container-title":"Proceedings of the Royal Society B: Biological Sciences","DOI":"10.1098/rspb.2006.3700","issue":"1607","note":"publisher: Royal Society","page":"165-174","source":"royalsocietypublishing.org (Atypon)","title":"Predicting continental-scale patterns of bird species richness with spatially explicit models","volume":"274","author":[{"family":"Rahbek","given":"Carsten"},{"family":"Gotelli","given":"Nicholas J"},{"family":"Colwell","given":"Robert K"},{"family":"Entsminger","given":"Gary L"},{"family":"Rangel","given":"Thiago Fernando L.V.B"},{"family":"Graves","given":"Gary R"}],"issued":{"date-parts":[["2006",10,20]]}}}],"schema":"https://github.com/citation-style-language/schema/raw/master/csl-citation.json"} </w:instrText>
      </w:r>
      <w:r w:rsidR="00324D7E" w:rsidRPr="0041514A">
        <w:rPr>
          <w:color w:val="000000" w:themeColor="text1"/>
        </w:rPr>
        <w:fldChar w:fldCharType="separate"/>
      </w:r>
      <w:r w:rsidR="00762858" w:rsidRPr="00762858">
        <w:rPr>
          <w:rFonts w:cs="Times New Roman"/>
        </w:rPr>
        <w:t>(Rahbek et al. 2006)</w:t>
      </w:r>
      <w:r w:rsidR="00324D7E" w:rsidRPr="0041514A">
        <w:rPr>
          <w:color w:val="000000" w:themeColor="text1"/>
        </w:rPr>
        <w:fldChar w:fldCharType="end"/>
      </w:r>
      <w:r w:rsidR="00EC04E6" w:rsidRPr="0041514A">
        <w:rPr>
          <w:color w:val="000000" w:themeColor="text1"/>
        </w:rPr>
        <w:t>. In working forests, such models are particularly valuable for identifying priority areas for conservation, informing harvest planning, and evaluating the ecological impacts of forest management strategies</w:t>
      </w:r>
      <w:r w:rsidR="0041514A" w:rsidRPr="0041514A">
        <w:rPr>
          <w:color w:val="000000" w:themeColor="text1"/>
        </w:rPr>
        <w:t xml:space="preserve"> (e.g., </w:t>
      </w:r>
      <w:r w:rsidR="0041514A" w:rsidRPr="0041514A">
        <w:fldChar w:fldCharType="begin"/>
      </w:r>
      <w:r w:rsidR="0041514A">
        <w:instrText xml:space="preserve"> ADDIN ZOTERO_ITEM CSL_CITATION {"citationID":"IgfnNMeg","properties":{"formattedCitation":"(Maes et al., 2005)","plainCitation":"(Maes et al., 2005)","dontUpdate":true,"noteIndex":0},"citationItems":[{"id":229,"uris":["http://zotero.org/users/12201677/items/338WSKWK"],"itemData":{"id":229,"type":"article-journal","abstract":"The present-day geographic distribution of individual species of five taxonomic groups (plants, dragonflies, butterflies, herpetofauna and breeding birds) is relatively well-known on a small scale (5 × 5 km squares) in Flanders (north Belgium). These data allow identification of areas with a high diversity within each of the species groups. However, differences in mapping intensity and coverage hamper straightforward comparisons of species-rich areas among the taxonomic groups. To overcome this problem, we modelled the species richness of each taxonomic group separately using various environmental characteristics as predictor variables (area of different land use types, biotope diversity, topographic and climatic features). We applied forward stepwise multiple regression to build the models, using a subset of well-surveyed squares. A separate set of equally well-surveyed squares was used to test the predictions of the models. The coincidence of geographic areas with high predicted species richness was remarkably high among the four faunal groups, but much lower between plants and each of the four faunal groups. Thus, the four investigated faunal groups can be used as relatively good indicator taxa for one another in Flanders, at least for their within-group species diversity. A mean predicted species diversity per mapping square was also estimated by averaging the standardised predicted species richness over the five taxonomic groups, to locate the regions that were predicted as being the most species-rich for all five investigated taxonomic groups together. Finally, the applicability of predictive modelling in nature conservation policy both in Flanders and in other regions is discussed.","container-title":"Biodiversity &amp; Conservation","DOI":"10.1007/s10531-004-9662-x","ISSN":"1572-9710","issue":"6","journalAbbreviation":"Biodivers Conserv","language":"en","page":"1345-1364","source":"Springer Link","title":"Species richness coincidence: conservation strategies based on predictive modelling","title-short":"Species richness coincidence","volume":"14","author":[{"family":"Maes","given":"Dirk"},{"family":"Bauwens","given":"Dirk"},{"family":"De Bruyn","given":"Luc"},{"family":"Anselin","given":"Anny"},{"family":"Vermeersch","given":"Glenn"},{"family":"Van Landuyt","given":"Wouter"},{"family":"De Knijf","given":"Geert"},{"family":"Gilbert","given":"Marius"}],"issued":{"date-parts":[["2005",6,1]]}}}],"schema":"https://github.com/citation-style-language/schema/raw/master/csl-citation.json"} </w:instrText>
      </w:r>
      <w:r w:rsidR="0041514A" w:rsidRPr="0041514A">
        <w:fldChar w:fldCharType="separate"/>
      </w:r>
      <w:r w:rsidR="0041514A" w:rsidRPr="0041514A">
        <w:rPr>
          <w:rFonts w:cs="Times New Roman"/>
        </w:rPr>
        <w:t>Maes et al., 2005)</w:t>
      </w:r>
      <w:r w:rsidR="0041514A" w:rsidRPr="0041514A">
        <w:fldChar w:fldCharType="end"/>
      </w:r>
      <w:r w:rsidR="00EC04E6" w:rsidRPr="0041514A">
        <w:rPr>
          <w:color w:val="000000" w:themeColor="text1"/>
        </w:rPr>
        <w:t>.</w:t>
      </w:r>
    </w:p>
    <w:p w14:paraId="2FFE4DF2" w14:textId="359E3C05" w:rsidR="00EC04E6" w:rsidRPr="00EC04E6" w:rsidRDefault="00EC04E6" w:rsidP="00EC04E6">
      <w:pPr>
        <w:rPr>
          <w:color w:val="000000" w:themeColor="text1"/>
        </w:rPr>
      </w:pPr>
      <w:r w:rsidRPr="00EC04E6">
        <w:rPr>
          <w:color w:val="000000" w:themeColor="text1"/>
        </w:rPr>
        <w:t xml:space="preserve">Obtaining accurate and comprehensive data on bird </w:t>
      </w:r>
      <w:r w:rsidR="002A5877">
        <w:rPr>
          <w:color w:val="000000" w:themeColor="text1"/>
        </w:rPr>
        <w:t>richness</w:t>
      </w:r>
      <w:r w:rsidRPr="00EC04E6">
        <w:rPr>
          <w:color w:val="000000" w:themeColor="text1"/>
        </w:rPr>
        <w:t xml:space="preserve">, however, remains challenging. </w:t>
      </w:r>
      <w:commentRangeStart w:id="17"/>
      <w:r w:rsidRPr="00EC04E6">
        <w:rPr>
          <w:color w:val="000000" w:themeColor="text1"/>
        </w:rPr>
        <w:t>Ground-based surveys</w:t>
      </w:r>
      <w:commentRangeEnd w:id="17"/>
      <w:r w:rsidR="00F939BB">
        <w:rPr>
          <w:rStyle w:val="CommentReference"/>
        </w:rPr>
        <w:commentReference w:id="17"/>
      </w:r>
      <w:r w:rsidRPr="00EC04E6">
        <w:rPr>
          <w:color w:val="000000" w:themeColor="text1"/>
        </w:rPr>
        <w:t xml:space="preserve"> are labor-intensive, time-consuming, and often limited in spatial and temporal coverage, making it difficult to monitor large or remote areas effectively. Moreover, habitat covariates derived from conventional remote sensing methods, such as satellite imagery or aerial photography, generally emphasize horizontal landscape features. </w:t>
      </w:r>
      <w:r w:rsidR="002A5877">
        <w:rPr>
          <w:color w:val="000000" w:themeColor="text1"/>
        </w:rPr>
        <w:t>However,</w:t>
      </w:r>
      <w:r w:rsidRPr="00EC04E6">
        <w:rPr>
          <w:color w:val="000000" w:themeColor="text1"/>
        </w:rPr>
        <w:t xml:space="preserve"> vertical habitat structur</w:t>
      </w:r>
      <w:r w:rsidR="002A5877">
        <w:rPr>
          <w:color w:val="000000" w:themeColor="text1"/>
        </w:rPr>
        <w:t>e</w:t>
      </w:r>
      <w:r w:rsidR="00AA3021">
        <w:rPr>
          <w:rFonts w:hint="eastAsia"/>
          <w:color w:val="000000" w:themeColor="text1"/>
          <w:lang w:eastAsia="zh-TW"/>
        </w:rPr>
        <w:t xml:space="preserve">, </w:t>
      </w:r>
      <w:r w:rsidRPr="00EC04E6">
        <w:rPr>
          <w:color w:val="000000" w:themeColor="text1"/>
        </w:rPr>
        <w:t>such as canopy height, foliage density, and understory complexity</w:t>
      </w:r>
      <w:r w:rsidR="00AA3021">
        <w:rPr>
          <w:rFonts w:hint="eastAsia"/>
          <w:color w:val="000000" w:themeColor="text1"/>
          <w:lang w:eastAsia="zh-TW"/>
        </w:rPr>
        <w:t xml:space="preserve">, </w:t>
      </w:r>
      <w:r w:rsidRPr="00EC04E6">
        <w:rPr>
          <w:color w:val="000000" w:themeColor="text1"/>
        </w:rPr>
        <w:t>plays a critical role in shaping bird communities</w:t>
      </w:r>
      <w:r w:rsidR="00C41668">
        <w:rPr>
          <w:color w:val="000000" w:themeColor="text1"/>
        </w:rPr>
        <w:t xml:space="preserve"> </w:t>
      </w:r>
      <w:r w:rsidR="00C41668">
        <w:rPr>
          <w:color w:val="000000" w:themeColor="text1"/>
        </w:rPr>
        <w:fldChar w:fldCharType="begin"/>
      </w:r>
      <w:r w:rsidR="008B1364">
        <w:rPr>
          <w:color w:val="000000" w:themeColor="text1"/>
        </w:rPr>
        <w:instrText xml:space="preserve"> ADDIN ZOTERO_ITEM CSL_CITATION {"citationID":"vppZXhSa","properties":{"formattedCitation":"(Culbert et al. 2013)","plainCitation":"(Culbert et al. 2013)","noteIndex":0},"citationItems":[{"id":240,"uris":["http://zotero.org/users/12201677/items/LMDKWL25"],"itemData":{"id":240,"type":"article-journal","abstract":"With limited resources for habitat conservation, the accurate identification of high-value avian habitat is crucial. Habitat structure affects avian biodiversity but is difficult to quantify over broad extents. Our goal was to identify which measures of vertical and horizontal habitat structure are most strongly related to patterns of avian biodiversity across the conterminous United States and to determine whether new measures of vertical structure are complementary to existing, primarily horizontal, measures. For 2,546 North American Breeding Bird Survey routes across the conterminous United States, we calculated canopy height and biomass from the National Biomass and Carbon Dataset (NBCD) as measures of vertical habitat structure and used land-cover composition and configuration metrics from the 2001 National Land Cover Database (NLCD) as measures of horizontal habitat structure. Avian species richness was calculated for each route for all birds and three habitat guilds. Avian species richness was significantly related to measures derived from both the NBCD and NLCD. The combination of horizontal and vertical habitat structure measures was most powerful, yielding high R2 values for nationwide models of forest (0.70) and grassland (0.48) bird species richness. New measures of vertical structure proved complementary to measures of horizontal structure. These data allow the efficient quantification of habitat structure over broad scales, thus informing better land management and bird conservation.","container-title":"The Auk","DOI":"10.1525/auk.2013.13007","ISSN":"1938-4254","issue":"4","journalAbbreviation":"Auk","page":"656-665","source":"Silverchair","title":"The Influence of Vertical and Horizontal Habitat Structure on Nationwide Patterns of Avian Biodiversity","volume":"130","author":[{"family":"Culbert","given":"Patrick D."},{"family":"Radeloff","given":"Volker C."},{"family":"Flather","given":"Curtis H."},{"family":"Kellndorfer","given":"Josef M."},{"family":"Rittenhouse","given":"Chadwick D."},{"family":"Pidgeon","given":"Anna M."}],"issued":{"date-parts":[["2013",10,1]]}}}],"schema":"https://github.com/citation-style-language/schema/raw/master/csl-citation.json"} </w:instrText>
      </w:r>
      <w:r w:rsidR="00C41668">
        <w:rPr>
          <w:color w:val="000000" w:themeColor="text1"/>
        </w:rPr>
        <w:fldChar w:fldCharType="separate"/>
      </w:r>
      <w:r w:rsidR="00762858" w:rsidRPr="00762858">
        <w:rPr>
          <w:rFonts w:cs="Times New Roman"/>
        </w:rPr>
        <w:t>(Culbert et al. 2013)</w:t>
      </w:r>
      <w:r w:rsidR="00C41668">
        <w:rPr>
          <w:color w:val="000000" w:themeColor="text1"/>
        </w:rPr>
        <w:fldChar w:fldCharType="end"/>
      </w:r>
      <w:r w:rsidRPr="00EC04E6">
        <w:rPr>
          <w:color w:val="000000" w:themeColor="text1"/>
        </w:rPr>
        <w:t xml:space="preserve">. These vertical attributes are </w:t>
      </w:r>
      <w:r w:rsidR="00C41668">
        <w:rPr>
          <w:color w:val="000000" w:themeColor="text1"/>
        </w:rPr>
        <w:t>hard to capture with</w:t>
      </w:r>
      <w:r w:rsidRPr="00EC04E6">
        <w:rPr>
          <w:color w:val="000000" w:themeColor="text1"/>
        </w:rPr>
        <w:t xml:space="preserve"> traditional remote sensing products, limiting the ecological relevance of bird–habitat models </w:t>
      </w:r>
      <w:r w:rsidR="00C41668">
        <w:rPr>
          <w:color w:val="000000" w:themeColor="text1"/>
        </w:rPr>
        <w:fldChar w:fldCharType="begin"/>
      </w:r>
      <w:r w:rsidR="00762858">
        <w:rPr>
          <w:color w:val="000000" w:themeColor="text1"/>
        </w:rPr>
        <w:instrText xml:space="preserve"> ADDIN ZOTERO_ITEM CSL_CITATION {"citationID":"pePG7Atk","properties":{"formattedCitation":"(Gottschalk et al. 2005)","plainCitation":"(Gottschalk et al. 2005)","noteIndex":0},"citationItems":[{"id":243,"uris":["http://zotero.org/users/12201677/items/PWD4Y5NT"],"itemData":{"id":243,"type":"article-journal","abstract":"The application of remote sensing and Geographic Information Systems (GIS) technologies provides powerful tools when used to investigate wildlife and its habitat for an analysis or modelling approach. In this context, birds have been of great and progressive value as biological and environmental indicators. In order to learn about the common approaches used—its methods, processing steps, trends, advantages and challenges—over 120 representative publications of the last 30 years that made use of satellite images for avian applications have been reviewed. The reviewed studies have shown that GIS‐based analyses of satellite and bird data have been well established for efficient ecosystem descriptions and species modelling within a large range of scales and habitats. In order to improve the quality of inference and for comparative analyses, it is recommended that further studies are documented in detail. Also, in order to verify and improve the obtained results, additional ground data on the main structure of the vegetation relevant to the bird species in question are usually necessary. Satellite‐based remote sensing applications in ornithology could be used increasingly for assisting in habitat evaluation, habitat modelling and monitoring programmes and in achieving overall wildlife conservation and management objectives effectively. This is especially true for remote regions of the world that are difficult to access where few habitat studies have been undertaken to date but whose study is urgently needed.","container-title":"International Journal of Remote Sensing","DOI":"10.1080/01431160512331338041","ISSN":"0143-1161","issue":"12","note":"publisher: Taylor &amp; Francis\n_eprint: https://doi.org/10.1080/01431160512331338041","page":"2631-2656","source":"Taylor and Francis+NEJM","title":"Review article: Thirty years of analysing and modelling avian habitat relationships using satellite imagery data: a review","title-short":"Review article","volume":"26","author":[{"family":"Gottschalk","given":"T. K."},{"family":"Huettmann","given":"F."},{"family":"Ehlers","given":"M."}],"issued":{"date-parts":[["2005",6,20]]}}}],"schema":"https://github.com/citation-style-language/schema/raw/master/csl-citation.json"} </w:instrText>
      </w:r>
      <w:r w:rsidR="00C41668">
        <w:rPr>
          <w:color w:val="000000" w:themeColor="text1"/>
        </w:rPr>
        <w:fldChar w:fldCharType="separate"/>
      </w:r>
      <w:r w:rsidR="00762858" w:rsidRPr="00762858">
        <w:rPr>
          <w:rFonts w:cs="Times New Roman"/>
        </w:rPr>
        <w:t>(Gottschalk et al. 2005)</w:t>
      </w:r>
      <w:r w:rsidR="00C41668">
        <w:rPr>
          <w:color w:val="000000" w:themeColor="text1"/>
        </w:rPr>
        <w:fldChar w:fldCharType="end"/>
      </w:r>
      <w:r w:rsidRPr="00EC04E6">
        <w:rPr>
          <w:color w:val="000000" w:themeColor="text1"/>
        </w:rPr>
        <w:t>.</w:t>
      </w:r>
    </w:p>
    <w:p w14:paraId="4A00FE2D" w14:textId="536437E0" w:rsidR="00EC04E6" w:rsidRPr="00EC04E6" w:rsidRDefault="00EC04E6" w:rsidP="00EC04E6">
      <w:pPr>
        <w:rPr>
          <w:color w:val="000000" w:themeColor="text1"/>
        </w:rPr>
      </w:pPr>
      <w:r w:rsidRPr="00EC04E6">
        <w:rPr>
          <w:color w:val="000000" w:themeColor="text1"/>
        </w:rPr>
        <w:t>Passive acoustic monitoring has emerged as a powerful and scalable tool for biodiversity assessment</w:t>
      </w:r>
      <w:r w:rsidR="004F47DC">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0HrG5SKf","properties":{"formattedCitation":"(Ross et al. 2023; Sugai et al. 2019)","plainCitation":"(Ross et al. 2023; Sugai et al. 2019)","noteIndex":0},"citationItems":[{"id":250,"uris":["http://zotero.org/users/12201677/items/T5KIXX2Y"],"itemData":{"id":250,"type":"article-journal","abstract":"Passive acoustic monitoring (PAM) has emerged as a transformative tool for applied ecology, conservation and biodiversity monitoring, but its potential contribution to fundamental ecology is less often discussed, and fundamental PAM studies tend to be descriptive, rather than mechanistic. Here, we chart the most promising directions for ecologists wishing to use the suite of currently available acoustic methods to address long-standing fundamental questions in ecology and explore new avenues of research. In both terrestrial and aquatic habitats, PAM provides an opportunity to ask questions across multiple spatial scales and at fine temporal resolution, and to capture phenomena or species that are difficult to observe. In combination with traditional approaches to data collection, PAM could release ecologists from myriad limitations that have, at times, precluded mechanistic understanding. We discuss several case studies to demonstrate the potential contribution of PAM to biodiversity estimation, population trend analysis, assessing climate change impacts on phenology and distribution, and understanding disturbance and recovery dynamics. We also highlight what is on the horizon for PAM, in terms of near-future technological and methodological developments that have the potential to provide advances in coming years. Overall, we illustrate how ecologists can harness the power of PAM to address fundamental ecological questions in an era of ecology no longer characterised by data limitation. Read the free Plain Language Summary for this article on the Journal blog.","container-title":"Functional Ecology","DOI":"10.1111/1365-2435.14275","ISSN":"1365-2435","issue":"4","language":"en","license":"© 2023 The Authors. Functional Ecology published by John Wiley &amp; Sons Ltd on behalf of British Ecological Society.","note":"_eprint: https://besjournals.onlinelibrary.wiley.com/doi/pdf/10.1111/1365-2435.14275","page":"959-975","source":"Wiley Online Library","title":"Passive acoustic monitoring provides a fresh perspective on fundamental ecological questions","volume":"37","author":[{"family":"Ross","given":"Samuel R. P.-J."},{"family":"O'Connell","given":"Darren P."},{"family":"Deichmann","given":"Jessica L."},{"family":"Desjonquères","given":"Camille"},{"family":"Gasc","given":"Amandine"},{"family":"Phillips","given":"Jennifer N."},{"family":"Sethi","given":"Sarab S."},{"family":"Wood","given":"Connor M."},{"family":"Burivalova","given":"Zuzana"}],"issued":{"date-parts":[["2023"]]}}},{"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Ross et al. 2023; Sugai et al. 2019)</w:t>
      </w:r>
      <w:r w:rsidR="004F47DC">
        <w:rPr>
          <w:color w:val="000000" w:themeColor="text1"/>
        </w:rPr>
        <w:fldChar w:fldCharType="end"/>
      </w:r>
      <w:r w:rsidRPr="00EC04E6">
        <w:rPr>
          <w:color w:val="000000" w:themeColor="text1"/>
        </w:rPr>
        <w:t xml:space="preserve">. Autonomous recording units (ARUs) can collect continuous or repeated audio data over large spatial and temporal scales with relatively low </w:t>
      </w:r>
      <w:r w:rsidRPr="00EC04E6">
        <w:rPr>
          <w:color w:val="000000" w:themeColor="text1"/>
        </w:rPr>
        <w:lastRenderedPageBreak/>
        <w:t xml:space="preserve">human effort </w:t>
      </w:r>
      <w:r w:rsidR="004F47DC">
        <w:rPr>
          <w:color w:val="000000" w:themeColor="text1"/>
        </w:rPr>
        <w:fldChar w:fldCharType="begin"/>
      </w:r>
      <w:r w:rsidR="008B1364">
        <w:rPr>
          <w:color w:val="000000" w:themeColor="text1"/>
        </w:rPr>
        <w:instrText xml:space="preserve"> ADDIN ZOTERO_ITEM CSL_CITATION {"citationID":"eskijSM9","properties":{"formattedCitation":"(Sugai et al. 2019)","plainCitation":"(Sugai et al. 2019)","noteIndex":0},"citationItems":[{"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Sugai et al. 2019)</w:t>
      </w:r>
      <w:r w:rsidR="004F47DC">
        <w:rPr>
          <w:color w:val="000000" w:themeColor="text1"/>
        </w:rPr>
        <w:fldChar w:fldCharType="end"/>
      </w:r>
      <w:r w:rsidRPr="00EC04E6">
        <w:rPr>
          <w:color w:val="000000" w:themeColor="text1"/>
        </w:rPr>
        <w:t xml:space="preserve">. This approach enables detection of vocalizing bird species even in remote or difficult-to-access areas, thereby greatly expanding survey coverage. Numerous studies have demonstrated the effectiveness of acoustic monitoring for estimating species presence </w:t>
      </w:r>
      <w:r w:rsidR="001014C4">
        <w:rPr>
          <w:color w:val="000000" w:themeColor="text1"/>
        </w:rPr>
        <w:t xml:space="preserve">(e.g., </w:t>
      </w:r>
      <w:r w:rsidR="001014C4">
        <w:rPr>
          <w:color w:val="000000" w:themeColor="text1"/>
        </w:rPr>
        <w:fldChar w:fldCharType="begin"/>
      </w:r>
      <w:r w:rsidR="00EC0711">
        <w:rPr>
          <w:color w:val="000000" w:themeColor="text1"/>
        </w:rPr>
        <w:instrText xml:space="preserve"> ADDIN ZOTERO_ITEM CSL_CITATION {"citationID":"YvD7Lr5o","properties":{"formattedCitation":"(Picciulin et al., 2019)","plainCitation":"(Picciulin et al., 2019)","dontUpdate":true,"noteIndex":0},"citationItems":[{"id":253,"uris":["http://zotero.org/users/12201677/items/U7UIKBWT"],"itemData":{"id":253,"type":"article-journal","abstract":"Rare and cryptic fish species such as the cusk-eel Ophidion rochei (Műller, 1845) (Ophidiiformes), an endemic sand-dwelling Mediterranean fish, are likely to go undetected by traditional non-invasive monitoring techniques commonly used to survey biodiversity. Although the cusk-eel is distributed along the eastern coast of the Adriatic Sea, no study to date has reported its presence along the north-western coastline. Despite this, passive acoustic monitoring carried out during summer 2009 at the WWF-Miramare Marine Protected Area, located on the northernmost shore of the Adriatic Sea (Trieste Gulf, Italy), revealed loud sounds with characteristics similar to those of O. rochei. The sounds were long trains of low-frequency pulses, showing the typical and unique pulse period alternation pattern of O. rochei adult male reproductive calls. The consistency of these peculiar call features indicates that O. rochei is present in the marine protected area, where it is likely to reproduce. The results are further discussed in light of the occasional presence of the congeneric snake blenny Ophidion barbatum (Linnaeus, 1975). This is the first reported case in which passive acoustic monitoring enabled the identification of a cryptic fish species in a marine protected area where visual census surveys of the fish fauna, carried out for decades on a monthly basis, failed to detect the presence of this species. Passive acoustic monitoring is a powerful tool for both conservation and fishery science that should be coupled with visual surveys in order to improve the resolution of fish biodiversity assessments.","container-title":"Aquatic Conservation: Marine and Freshwater Ecosystems","DOI":"10.1002/aqc.2973","ISSN":"1099-0755","issue":"2","language":"en","license":"© 2018 John Wiley &amp; Sons, Ltd.","note":"_eprint: https://onlinelibrary.wiley.com/doi/pdf/10.1002/aqc.2973","page":"202-210","source":"Wiley Online Library","title":"Listening to the unseen: Passive acoustic monitoring reveals the presence of a cryptic fish species","title-short":"Listening to the unseen","volume":"29","author":[{"family":"Picciulin","given":"Marta"},{"family":"Kéver","given":"Loïc"},{"family":"Parmentier","given":"Eric"},{"family":"Bolgan","given":"Marta"}],"issued":{"date-parts":[["2019"]]}}}],"schema":"https://github.com/citation-style-language/schema/raw/master/csl-citation.json"} </w:instrText>
      </w:r>
      <w:r w:rsidR="001014C4">
        <w:rPr>
          <w:color w:val="000000" w:themeColor="text1"/>
        </w:rPr>
        <w:fldChar w:fldCharType="separate"/>
      </w:r>
      <w:r w:rsidR="001014C4" w:rsidRPr="001014C4">
        <w:rPr>
          <w:rFonts w:cs="Times New Roman"/>
        </w:rPr>
        <w:t>Picciulin et al. 2019)</w:t>
      </w:r>
      <w:r w:rsidR="001014C4">
        <w:rPr>
          <w:color w:val="000000" w:themeColor="text1"/>
        </w:rPr>
        <w:fldChar w:fldCharType="end"/>
      </w:r>
      <w:r w:rsidRPr="00EC04E6">
        <w:rPr>
          <w:color w:val="000000" w:themeColor="text1"/>
        </w:rPr>
        <w:t xml:space="preserve">, </w:t>
      </w:r>
      <w:r w:rsidR="003A535C">
        <w:rPr>
          <w:color w:val="000000" w:themeColor="text1"/>
        </w:rPr>
        <w:t xml:space="preserve">vocal </w:t>
      </w:r>
      <w:r w:rsidRPr="00EC04E6">
        <w:rPr>
          <w:color w:val="000000" w:themeColor="text1"/>
        </w:rPr>
        <w:t>activity patterns</w:t>
      </w:r>
      <w:r w:rsidR="001014C4">
        <w:rPr>
          <w:color w:val="000000" w:themeColor="text1"/>
        </w:rPr>
        <w:t xml:space="preserve"> (e.g., </w:t>
      </w:r>
      <w:r w:rsidR="001014C4">
        <w:rPr>
          <w:color w:val="000000" w:themeColor="text1"/>
        </w:rPr>
        <w:fldChar w:fldCharType="begin"/>
      </w:r>
      <w:r w:rsidR="00EC0711">
        <w:rPr>
          <w:color w:val="000000" w:themeColor="text1"/>
        </w:rPr>
        <w:instrText xml:space="preserve"> ADDIN ZOTERO_ITEM CSL_CITATION {"citationID":"uPWmJUJA","properties":{"formattedCitation":"(P\\uc0\\u233{}rez-Granados et al., 2021)","plainCitation":"(Pérez-Granados et al., 2021)","dontUpdate":true,"noteIndex":0},"citationItems":[{"id":258,"uris":["http://zotero.org/users/12201677/items/8PU574ZQ"],"itemData":{"id":258,"type":"article-journal","abstract":"Bird vocal activity is affected by endogenous and exogenous factors. Owl surveys are mainly based on the detection of nocturnal calls, and therefore, the impact of exogenous factors on owls’ vocal activity may have consequences in conservation planning and behavioural studies. However, our current knowledge about the impact of climatic factors and the moon phase on owl calling behaviour is very limited, especially in the Neotropics. We used autonomous recording units to evaluate the effect of air temperature, rainfall, relative air humidity, and percent of the moon illuminated on the vocal occurrence (active/inactive) of the Ferruginous pygmy-owl (Glaucidium brasilianum) over three consecutive moon cycles in the Brazilian Pantanal. Vocal activity was positively associated with the percent of the moon illuminated, with 75% of the nights on which the species was vocally active having a moon illumination percentage higher than 77%. The vocal activity of the species was negatively associated with the nocturnal air temperature, with more vocal activity observed on cooler nights. Relative air humidity and daily rainfall were not associated with the vocal activity of the Ferruginous pygmy-owl. Our study improves the knowledge about the impact of exogenous factors on the calling behaviour of Neotropical owls. We conclude that future surveys aiming to detect the Ferruginous pygmy-owl should be carried out on nights with a high percent of moon illumination (&gt;75%) and nights with low average temperature (&lt; 18 °C).","container-title":"Ethology Ecology &amp; Evolution","DOI":"10.1080/03949370.2020.1820582","ISSN":"0394-9370","issue":"1","note":"publisher: Taylor &amp; Francis\n_eprint: https://doi.org/10.1080/03949370.2020.1820582","page":"62-72","source":"Taylor and Francis+NEJM","title":"Vocal activity of the Ferruginous pygmy-owl (Glaucidium brasilianum) is strongly correlated with moon phase and nocturnal temperature","volume":"33","author":[{"family":"Pérez-Granados","given":"Cristian"},{"family":"Schuchmann","given":"Karl-L."},{"family":"Marques","given":"Marinez I."}],"issued":{"date-parts":[["2021",1,2]]}}}],"schema":"https://github.com/citation-style-language/schema/raw/master/csl-citation.json"} </w:instrText>
      </w:r>
      <w:r w:rsidR="001014C4">
        <w:rPr>
          <w:color w:val="000000" w:themeColor="text1"/>
        </w:rPr>
        <w:fldChar w:fldCharType="separate"/>
      </w:r>
      <w:r w:rsidR="001014C4" w:rsidRPr="001014C4">
        <w:rPr>
          <w:rFonts w:cs="Times New Roman"/>
        </w:rPr>
        <w:t>Pérez-Granados et al. 2021)</w:t>
      </w:r>
      <w:r w:rsidR="001014C4">
        <w:rPr>
          <w:color w:val="000000" w:themeColor="text1"/>
        </w:rPr>
        <w:fldChar w:fldCharType="end"/>
      </w:r>
      <w:r w:rsidRPr="00EC04E6">
        <w:rPr>
          <w:color w:val="000000" w:themeColor="text1"/>
        </w:rPr>
        <w:t xml:space="preserve">, </w:t>
      </w:r>
      <w:r w:rsidR="004F47DC">
        <w:rPr>
          <w:color w:val="000000" w:themeColor="text1"/>
        </w:rPr>
        <w:t>density</w:t>
      </w:r>
      <w:r w:rsidRPr="00EC04E6">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TmHV4wk1","properties":{"formattedCitation":"(P\\uc0\\u233{}rez-Granados and Traba 2021)","plainCitation":"(Pérez-Granados and Traba 2021)","noteIndex":0},"citationItems":[{"id":247,"uris":["http://zotero.org/users/12201677/items/JZHJZGQK"],"itemData":{"id":247,"type":"article-journal","abstract":"Passive acoustic monitoring is a non-invasive tool for automated wildlife monitoring. This technique has several advantages and addresses many of the biases related to traditional field surveys. However, locating animal sounds using autonomous recording units (ARUs) can be technically challenging and therefore ARUs have traditionally been little employed to estimate animal density. Nonetheless, several approaches have been proposed in recent years to carry out acoustic-based bird density estimations. We conducted a literature review of studies that used ARUs for estimating bird densities or bird abundances in order to describe the applications and improve future monitoring programmes. We detected a growing interest in the use of ARUs for estimating bird density in the last 6 years (2014–19), with a total of 31 articles assessing the topic. The most common approach was to estimate the relationship between the number of vocalizations per recording time with bird density or bird abundance estimated in the field (61%). In 26 studies (79%), bird estimates obtained by human surveyors agreed with those obtained using ARUs. Some approaches have proven able to reduce biases in acoustic surveys, such as considering imperfect detection (spatially explicit capture–recapture, using microphone arrays), applying paired acoustic sampling to control for different sampling radius between humans and ARUs, or including relative sound level measurements that allow researchers to estimate bird distance to recorder. However, several studies did not include any covariates to reduce existing biases and some did not estimate the sampling radius of the recorder, which may hamper future comparisons between human and ARU surveys. Future studies should include a measurement of the sampling radius of the recorder employed to be able to obtain density estimations using ARUs. Finally, we provide some guidelines to improve the applicability of ARUs to infer bird population estimates in future studies.","container-title":"Ibis","DOI":"10.1111/ibi.12944","ISSN":"1474-919X","issue":"3","language":"en","license":"© 2021 British Ornithologists' Union","note":"_eprint: https://onlinelibrary.wiley.com/doi/pdf/10.1111/ibi.12944","page":"765-783","source":"Wiley Online Library","title":"Estimating bird density using passive acoustic monitoring: a review of methods and suggestions for further research","title-short":"Estimating bird density using passive acoustic monitoring","volume":"163","author":[{"family":"Pérez-Granados","given":"Cristian"},{"family":"Traba","given":"Juan"}],"issued":{"date-parts":[["2021"]]}}}],"schema":"https://github.com/citation-style-language/schema/raw/master/csl-citation.json"} </w:instrText>
      </w:r>
      <w:r w:rsidR="004F47DC">
        <w:rPr>
          <w:color w:val="000000" w:themeColor="text1"/>
        </w:rPr>
        <w:fldChar w:fldCharType="separate"/>
      </w:r>
      <w:r w:rsidR="00762858" w:rsidRPr="00762858">
        <w:rPr>
          <w:rFonts w:cs="Times New Roman"/>
        </w:rPr>
        <w:t>(Pérez-Granados and Traba 2021)</w:t>
      </w:r>
      <w:r w:rsidR="004F47DC">
        <w:rPr>
          <w:color w:val="000000" w:themeColor="text1"/>
        </w:rPr>
        <w:fldChar w:fldCharType="end"/>
      </w:r>
      <w:r w:rsidRPr="00EC04E6">
        <w:rPr>
          <w:color w:val="000000" w:themeColor="text1"/>
        </w:rPr>
        <w:t>, and community composition</w:t>
      </w:r>
      <w:r w:rsidR="003A535C">
        <w:rPr>
          <w:color w:val="000000" w:themeColor="text1"/>
        </w:rPr>
        <w:t xml:space="preserve"> (e.g., </w:t>
      </w:r>
      <w:r w:rsidR="003A535C">
        <w:rPr>
          <w:color w:val="000000" w:themeColor="text1"/>
        </w:rPr>
        <w:fldChar w:fldCharType="begin"/>
      </w:r>
      <w:r w:rsidR="00EC0711">
        <w:rPr>
          <w:color w:val="000000" w:themeColor="text1"/>
        </w:rPr>
        <w:instrText xml:space="preserve"> ADDIN ZOTERO_ITEM CSL_CITATION {"citationID":"k05dIidw","properties":{"formattedCitation":"(Mattm\\uc0\\u252{}ller et al., 2022)","plainCitation":"(Mattmüller et al., 2022)","dontUpdate":true,"noteIndex":0},"citationItems":[{"id":262,"uris":["http://zotero.org/users/12201677/items/CWPBJCW6"],"itemData":{"id":262,"type":"article-journal","abstract":"Climate-driven changes are affecting sea ice conditions off Tasiilaq, Southeast Greenland, with implications for marine mammal distributions. Knowledge about marine mammal presence, biodiversity, and community composition is key to effective conservation and management but is lacking, especially during winter months. Seasonal patterns of acoustic marine mammal presence were investigated relative to sea ice concentration at two recording sites between 2014 and 2018, with one (65.6°N, 37.4°W) or three years (65.5°N, 38.0°W) of passive acoustic recordings. Seven marine mammal species were recorded. Bearded seals were acoustically dominant during winter and spring, whereas sperm, humpback, and fin whales dominated during the sea ice-free summer and autumn. Narwhals, bowhead, and killer whales were recorded only rarely. Song-fragments of humpback whales and acoustic presence of fin whales in winter suggest mating-associated behavior taking place in the area. Ambient noise levels in 1/3-octave level bands (20, 63, 125, 500, 1000, and 4000 Hz), ranged between 75.6 to 105 dB re 1 μPa. This study provides multi-year insights into the coastal marine mammal community composition off Southeast Greenland and suggests that the Tasiilaq area provides suitable habitat for various marine mammal species year-round.","container-title":"The Journal of the Acoustical Society of America","DOI":"10.1121/10.0009429","ISSN":"0001-4966","issue":"2","journalAbbreviation":"J. Acoust. Soc. Am.","page":"1380-1392","source":"Silverchair","title":"Passive acoustic monitoring reveals year-round marine mammal community composition off Tasiilaq, Southeast Greenlanda)","volume":"151","author":[{"family":"Mattmüller","given":"Ramona M."},{"family":"Thomisch","given":"Karolin"},{"family":"Van Opzeeland","given":"Ilse"},{"family":"Laidre","given":"Kristin L."},{"family":"Simon","given":"Malene"}],"issued":{"date-parts":[["2022",2,28]]}}}],"schema":"https://github.com/citation-style-language/schema/raw/master/csl-citation.json"} </w:instrText>
      </w:r>
      <w:r w:rsidR="003A535C">
        <w:rPr>
          <w:color w:val="000000" w:themeColor="text1"/>
        </w:rPr>
        <w:fldChar w:fldCharType="separate"/>
      </w:r>
      <w:r w:rsidR="003A535C" w:rsidRPr="003A535C">
        <w:rPr>
          <w:rFonts w:cs="Times New Roman"/>
        </w:rPr>
        <w:t>Mattmüller et al. 2022)</w:t>
      </w:r>
      <w:r w:rsidR="003A535C">
        <w:rPr>
          <w:color w:val="000000" w:themeColor="text1"/>
        </w:rPr>
        <w:fldChar w:fldCharType="end"/>
      </w:r>
      <w:r w:rsidRPr="00EC04E6">
        <w:rPr>
          <w:color w:val="000000" w:themeColor="text1"/>
        </w:rPr>
        <w:t>.</w:t>
      </w:r>
    </w:p>
    <w:p w14:paraId="2323E635" w14:textId="7F9130BA" w:rsidR="00EC04E6" w:rsidRPr="00EC04E6" w:rsidRDefault="00EC04E6" w:rsidP="00EC04E6">
      <w:pPr>
        <w:rPr>
          <w:color w:val="000000" w:themeColor="text1"/>
        </w:rPr>
      </w:pPr>
      <w:r w:rsidRPr="00EC04E6">
        <w:rPr>
          <w:color w:val="000000" w:themeColor="text1"/>
        </w:rPr>
        <w:t>Light Detection and Ranging (LiDAR) technology provides a complementary perspective by offering detailed three-dimensional information on vegetation structure</w:t>
      </w:r>
      <w:r w:rsidR="00167387">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WDy1q5HX","properties":{"formattedCitation":"(Vierling et al. 2008)","plainCitation":"(Vierling et al. 2008)","noteIndex":0},"citationItems":[{"id":237,"uris":["http://zotero.org/users/12201677/items/MD82X6ZR"],"itemData":{"id":237,"type":"article-journal","abstract":"Ecologists need data on animal–habitat associations in terrestrial and aquatic environments to design and implement effective conservation strategies. Habitat characteristics used in models typically incorporate (1) field data of limited spatial extent and/or (2) remote sensing data that do not characterize the vertical habitat structure. Remote sensing tools that directly characterize three-dimensional (3-D) habitat structure and that provide data relevant to organism–habitat interactions across a hierarchy of scales promise to improve our understanding of animal–habitat relationships. Laser altimetry, commonly called light detection and ranging (lidar), is a source of geospatial data that can provide fine-grained information about the 3-D structure of ecosystems across broad spatial extents. In this review, we present a brief overview of lidar technology, discuss recent applications of lidar data in investigations of animal–habitat relationships, and propose future applications of this technology to issues of broad species-management and conservation interest.","container-title":"Frontiers in Ecology and the Environment","DOI":"10.1890/070001","ISSN":"1540-9309","issue":"2","language":"en","license":"© The Ecological Society of America","note":"_eprint: https://esajournals.onlinelibrary.wiley.com/doi/pdf/10.1890/070001","page":"90-98","source":"Wiley Online Library","title":"Lidar: shedding new light on habitat characterization and modeling","title-short":"Lidar","volume":"6","author":[{"family":"Vierling","given":"Kerri T"},{"family":"Vierling","given":"Lee A"},{"family":"Gould","given":"William A"},{"family":"Martinuzzi","given":"Sebastian"},{"family":"Clawges","given":"Rick M"}],"issued":{"date-parts":[["2008"]]}}}],"schema":"https://github.com/citation-style-language/schema/raw/master/csl-citation.json"} </w:instrText>
      </w:r>
      <w:r w:rsidR="00167387">
        <w:rPr>
          <w:color w:val="000000" w:themeColor="text1"/>
        </w:rPr>
        <w:fldChar w:fldCharType="separate"/>
      </w:r>
      <w:r w:rsidR="00762858" w:rsidRPr="00762858">
        <w:rPr>
          <w:rFonts w:cs="Times New Roman"/>
        </w:rPr>
        <w:t>(Vierling et al. 2008)</w:t>
      </w:r>
      <w:r w:rsidR="00167387">
        <w:rPr>
          <w:color w:val="000000" w:themeColor="text1"/>
        </w:rPr>
        <w:fldChar w:fldCharType="end"/>
      </w:r>
      <w:r w:rsidRPr="00EC04E6">
        <w:rPr>
          <w:color w:val="000000" w:themeColor="text1"/>
        </w:rPr>
        <w:t>. Unlike conventional remote sensing, LiDAR captures both horizontal and vertical habitat attributes, making it particularly well-suited for studying bird–habitat relationships</w:t>
      </w:r>
      <w:r w:rsidR="00BF4755">
        <w:rPr>
          <w:color w:val="000000" w:themeColor="text1"/>
        </w:rPr>
        <w:t xml:space="preserve"> </w:t>
      </w:r>
      <w:r w:rsidR="00167387">
        <w:rPr>
          <w:color w:val="000000" w:themeColor="text1"/>
        </w:rPr>
        <w:fldChar w:fldCharType="begin"/>
      </w:r>
      <w:r w:rsidR="00762858">
        <w:rPr>
          <w:color w:val="000000" w:themeColor="text1"/>
        </w:rPr>
        <w:instrText xml:space="preserve"> ADDIN ZOTERO_ITEM CSL_CITATION {"citationID":"4I1AWiA7","properties":{"formattedCitation":"(Bradbury et al. 2005; Tattoni et al. 2012)","plainCitation":"(Bradbury et al. 2005; Tattoni et al. 2012)","noteIndex":0},"citationItems":[{"id":234,"uris":["http://zotero.org/users/12201677/items/2XMZ36EE"],"itemData":{"id":234,"type":"article-journal","abstract":"Airborne LiDAR (Light Detection and Ranging) is a remote sensing technology that offers the ability to collect high horizontal sampling densities of high vertical resolution vegetation height data, over larger spatial extents than could be obtained by field survey. The influence of vegetation structure on the bird is a key mechanism underlying bird–habitat models. However, manual survey of vegetation structure becomes prohibitive in terms of time and cost if sampling needs to be of sufficient density to incorporate fine-grained heterogeneity at a landscape extent. We show that LiDAR data can help bridge the gap between grain and extent in organism–habitat models. Two examples are provided of bird–habitat models that use structural habitat information derived from airborne LiDAR data. First, it is shown that data on crop and field boundary height can be derived from LiDAR data, and so have the potential to predict the distribution of breeding Sky Larks in a farmed landscape. Secondly, LiDAR-retrieved canopy height and structural data are used to predict the breeding success of Great Tits and Blue Tits in broad-leaved woodland. LiDAR thus offers great potential for parameterizing predictive bird–habitat association models. This could be enhanced by the combination of LiDAR data with multispectral remote sensing data, which enables a wider range of habitat information to be derived, including both structural and compositional characteristics.","container-title":"Ibis","DOI":"10.1111/j.1474-919x.2005.00438.x","ISSN":"1474-919X","issue":"3","language":"en","note":"_eprint: https://onlinelibrary.wiley.com/doi/pdf/10.1111/j.1474-919x.2005.00438.x","page":"443-452","source":"Wiley Online Library","title":"Modelling relationships between birds and vegetation structure using airborne LiDAR data: a review with case studies from agricultural and woodland environments","title-short":"Modelling relationships between birds and vegetation structure using airborne LiDAR data","volume":"147","author":[{"family":"Bradbury","given":"Richard B."},{"family":"Hill","given":"Ross A."},{"family":"Mason","given":"David C."},{"family":"Hinsley","given":"Shelley A."},{"family":"Wilson","given":"Jeremy D."},{"family":"Balzter","given":"Heiko"},{"family":"Anderson","given":"Guy Q. A."},{"family":"Whittingham","given":"Mark J."},{"family":"Davenport","given":"Ian J."},{"family":"Bellamy","given":"Paul E."}],"issued":{"date-parts":[["2005"]]}}},{"id":232,"uris":["http://zotero.org/users/12201677/items/A4BP35V5"],"itemData":{"id":232,"type":"article-journal","abstract":"Habitat suitability models are based on digital maps that very often describe the environment at a human scale and, hence miss ecological structures and features that are important for wildlife. LiDAR (Light Detection And Ranging) data, laser scanning acquired by remote sensing, can fill this gap by providing useful information not only on the spatial extent of habitat types but also information on the vertical height. The advantage of LiDAR derived variables lays also in the availability at a large scale, instead of just in the survey sites. In this work we evaluated the effect of three LiDAR derived variables (tree height, percentage of trees in open areas and length of ecotone) on the performance of habitat models, developed for four farmland bird species. For each species multiple runs of stepwise Logistic Regression (LR) and Maximum Entropy Models (Maxent) were performed. For each run we included and excluded the LiDAR variables and recorded the improvement in model performance using the AUC, AIC, Sensitivity, Specificity. Model results were applied in a GIS in order to create habitat suitability maps. Results for the RL models showed that for most of the species at least one LiDAR variable was selected and significant (p&lt;0.05). Additionally the inclusion LIDAR data gave a positive percentage of contribution to the AUC of the Maxent models. The models calculated using LiDAR derived variables identified a smaller area on the map, with a better overlap with open areas, thus showing a more realistic spatial pattern. The interpretation of these variable is also more straightforward, both from the ecological point of view and when defining management guidelines.","collection-title":"7th European Conference on Ecological Modelling (ECEM)","container-title":"Ecological Modelling","DOI":"10.1016/j.ecolmodel.2012.03.020","ISSN":"0304-3800","journalAbbreviation":"Ecological Modelling","page":"103-110","source":"ScienceDirect","title":"Can LiDAR data improve bird habitat suitability models?","volume":"245","author":[{"family":"Tattoni","given":"Clara"},{"family":"Rizzolli","given":"Franco"},{"family":"Pedrini","given":"Paolo"}],"issued":{"date-parts":[["2012",10,24]]}}}],"schema":"https://github.com/citation-style-language/schema/raw/master/csl-citation.json"} </w:instrText>
      </w:r>
      <w:r w:rsidR="00167387">
        <w:rPr>
          <w:color w:val="000000" w:themeColor="text1"/>
        </w:rPr>
        <w:fldChar w:fldCharType="separate"/>
      </w:r>
      <w:r w:rsidR="00762858" w:rsidRPr="00762858">
        <w:rPr>
          <w:rFonts w:cs="Times New Roman"/>
        </w:rPr>
        <w:t>(Bradbury et al. 2005; Tattoni et al. 2012)</w:t>
      </w:r>
      <w:r w:rsidR="00167387">
        <w:rPr>
          <w:color w:val="000000" w:themeColor="text1"/>
        </w:rPr>
        <w:fldChar w:fldCharType="end"/>
      </w:r>
      <w:r w:rsidRPr="00EC04E6">
        <w:rPr>
          <w:color w:val="000000" w:themeColor="text1"/>
        </w:rPr>
        <w:t>. Previous research has demonstrated the utility of LiDAR-derived metrics in modeling bird diversity and habitat suitability across diverse ecosystems</w:t>
      </w:r>
      <w:r w:rsidR="00BF4755">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Rnucn176","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167387">
        <w:rPr>
          <w:color w:val="000000" w:themeColor="text1"/>
        </w:rPr>
        <w:fldChar w:fldCharType="separate"/>
      </w:r>
      <w:r w:rsidR="00762858" w:rsidRPr="00762858">
        <w:rPr>
          <w:rFonts w:cs="Times New Roman"/>
        </w:rPr>
        <w:t>(Bakx et al. 2019)</w:t>
      </w:r>
      <w:r w:rsidR="00167387">
        <w:rPr>
          <w:color w:val="000000" w:themeColor="text1"/>
        </w:rPr>
        <w:fldChar w:fldCharType="end"/>
      </w:r>
      <w:r w:rsidRPr="00EC04E6">
        <w:rPr>
          <w:color w:val="000000" w:themeColor="text1"/>
        </w:rPr>
        <w:t xml:space="preserve">. However, the integration of LiDAR with passive acoustic monitoring remains relatively unexplored, despite its potential to improve our understanding of the structural drivers of bird </w:t>
      </w:r>
      <w:ins w:id="18" w:author="Heather Bryan" w:date="2025-12-02T22:08:00Z" w16du:dateUtc="2025-12-03T06:08:00Z">
        <w:r w:rsidR="00590A23">
          <w:rPr>
            <w:color w:val="000000" w:themeColor="text1"/>
          </w:rPr>
          <w:t xml:space="preserve">species </w:t>
        </w:r>
      </w:ins>
      <w:r w:rsidRPr="00EC04E6">
        <w:rPr>
          <w:color w:val="000000" w:themeColor="text1"/>
        </w:rPr>
        <w:t>richness.</w:t>
      </w:r>
    </w:p>
    <w:p w14:paraId="5B114202" w14:textId="1B37B5B6" w:rsidR="00C50947" w:rsidRDefault="00EC04E6" w:rsidP="00901DE3">
      <w:pPr>
        <w:rPr>
          <w:color w:val="000000" w:themeColor="text1"/>
          <w:lang w:eastAsia="zh-TW"/>
        </w:rPr>
      </w:pPr>
      <w:r w:rsidRPr="003F40AB">
        <w:rPr>
          <w:color w:val="000000" w:themeColor="text1"/>
        </w:rPr>
        <w:t>In this study, we integrate passive acoustic monitoring and LiDAR remote sensing to model</w:t>
      </w:r>
      <w:r w:rsidRPr="00EC04E6">
        <w:rPr>
          <w:color w:val="000000" w:themeColor="text1"/>
        </w:rPr>
        <w:t xml:space="preserve"> </w:t>
      </w:r>
      <w:r w:rsidR="009E19B9">
        <w:rPr>
          <w:color w:val="000000" w:themeColor="text1"/>
        </w:rPr>
        <w:t xml:space="preserve">breeding </w:t>
      </w:r>
      <w:r w:rsidRPr="00EC04E6">
        <w:rPr>
          <w:color w:val="000000" w:themeColor="text1"/>
        </w:rPr>
        <w:t xml:space="preserve">bird richness within the John Prince Research Forest, a managed working forest in central British Columbia, Canada. Acoustic data were collected using autonomous recording units (ARUs) during three breeding seasons. LiDAR data provided structural habitat covariates characterizing vertical and horizontal forest complexity. </w:t>
      </w:r>
      <w:r w:rsidRPr="00CE02FB">
        <w:rPr>
          <w:color w:val="000000" w:themeColor="text1"/>
        </w:rPr>
        <w:t xml:space="preserve">Our objectives were to: </w:t>
      </w:r>
      <w:commentRangeStart w:id="19"/>
      <w:r w:rsidRPr="00CE02FB">
        <w:rPr>
          <w:color w:val="000000" w:themeColor="text1"/>
        </w:rPr>
        <w:t xml:space="preserve">(1) compile a comprehensive species list and estimate asymptotic site-level </w:t>
      </w:r>
      <w:r w:rsidR="009E19B9" w:rsidRPr="00CE02FB">
        <w:rPr>
          <w:color w:val="000000" w:themeColor="text1"/>
        </w:rPr>
        <w:t xml:space="preserve">breeding bird </w:t>
      </w:r>
      <w:r w:rsidRPr="00CE02FB">
        <w:rPr>
          <w:color w:val="000000" w:themeColor="text1"/>
        </w:rPr>
        <w:t>richness</w:t>
      </w:r>
      <w:commentRangeEnd w:id="19"/>
      <w:r w:rsidR="00906158">
        <w:rPr>
          <w:rStyle w:val="CommentReference"/>
        </w:rPr>
        <w:commentReference w:id="19"/>
      </w:r>
      <w:r w:rsidR="00AA3021" w:rsidRPr="00CE02FB">
        <w:rPr>
          <w:color w:val="000000" w:themeColor="text1"/>
          <w:lang w:eastAsia="zh-TW"/>
        </w:rPr>
        <w:t>, and</w:t>
      </w:r>
      <w:r w:rsidRPr="00CE02FB">
        <w:rPr>
          <w:color w:val="000000" w:themeColor="text1"/>
        </w:rPr>
        <w:t xml:space="preserve"> (</w:t>
      </w:r>
      <w:r w:rsidR="00733BC1" w:rsidRPr="00CE02FB">
        <w:rPr>
          <w:color w:val="000000" w:themeColor="text1"/>
        </w:rPr>
        <w:t>2</w:t>
      </w:r>
      <w:r w:rsidRPr="00CE02FB">
        <w:rPr>
          <w:color w:val="000000" w:themeColor="text1"/>
        </w:rPr>
        <w:t xml:space="preserve">) </w:t>
      </w:r>
      <w:r w:rsidRPr="00CE02FB">
        <w:rPr>
          <w:color w:val="000000" w:themeColor="text1"/>
        </w:rPr>
        <w:lastRenderedPageBreak/>
        <w:t xml:space="preserve">evaluate the </w:t>
      </w:r>
      <w:r w:rsidR="005C011C" w:rsidRPr="00CE02FB">
        <w:rPr>
          <w:color w:val="000000" w:themeColor="text1"/>
        </w:rPr>
        <w:t>association</w:t>
      </w:r>
      <w:ins w:id="20" w:author="Heather Bryan" w:date="2025-12-08T22:04:00Z" w16du:dateUtc="2025-12-09T06:04:00Z">
        <w:r w:rsidR="00906158">
          <w:rPr>
            <w:color w:val="000000" w:themeColor="text1"/>
          </w:rPr>
          <w:t>s</w:t>
        </w:r>
      </w:ins>
      <w:r w:rsidR="005C011C" w:rsidRPr="00CE02FB">
        <w:rPr>
          <w:color w:val="000000" w:themeColor="text1"/>
        </w:rPr>
        <w:t xml:space="preserve"> between</w:t>
      </w:r>
      <w:r w:rsidRPr="00CE02FB">
        <w:rPr>
          <w:color w:val="000000" w:themeColor="text1"/>
        </w:rPr>
        <w:t xml:space="preserve"> LiDAR-derived </w:t>
      </w:r>
      <w:r w:rsidR="00255820" w:rsidRPr="00CE02FB">
        <w:rPr>
          <w:color w:val="000000" w:themeColor="text1"/>
        </w:rPr>
        <w:t>habitat covariates</w:t>
      </w:r>
      <w:r w:rsidRPr="00CE02FB">
        <w:rPr>
          <w:color w:val="000000" w:themeColor="text1"/>
        </w:rPr>
        <w:t xml:space="preserve"> </w:t>
      </w:r>
      <w:r w:rsidR="005C011C" w:rsidRPr="00CE02FB">
        <w:rPr>
          <w:color w:val="000000" w:themeColor="text1"/>
        </w:rPr>
        <w:t xml:space="preserve">and </w:t>
      </w:r>
      <w:r w:rsidRPr="00CE02FB">
        <w:rPr>
          <w:color w:val="000000" w:themeColor="text1"/>
        </w:rPr>
        <w:t>bird</w:t>
      </w:r>
      <w:r w:rsidR="00BF4755" w:rsidRPr="00CE02FB">
        <w:rPr>
          <w:color w:val="000000" w:themeColor="text1"/>
        </w:rPr>
        <w:t xml:space="preserve"> asymptotic</w:t>
      </w:r>
      <w:r w:rsidRPr="00CE02FB">
        <w:rPr>
          <w:color w:val="000000" w:themeColor="text1"/>
        </w:rPr>
        <w:t xml:space="preserve"> richness</w:t>
      </w:r>
      <w:r w:rsidR="00AA3021" w:rsidRPr="00CE02FB">
        <w:rPr>
          <w:color w:val="000000" w:themeColor="text1"/>
          <w:lang w:eastAsia="zh-TW"/>
        </w:rPr>
        <w:t>.</w:t>
      </w:r>
    </w:p>
    <w:p w14:paraId="14A78285" w14:textId="286F90C3" w:rsidR="00301A44" w:rsidRDefault="00301A44" w:rsidP="004B5EBC">
      <w:pPr>
        <w:pStyle w:val="Heading1"/>
        <w:rPr>
          <w:lang w:val="en-US"/>
        </w:rPr>
      </w:pPr>
      <w:r w:rsidRPr="00301A44">
        <w:rPr>
          <w:lang w:val="en-US"/>
        </w:rPr>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564D3D7E" w:rsidR="00985B85" w:rsidRDefault="00690DDE" w:rsidP="00374D15">
      <w:pPr>
        <w:rPr>
          <w:lang w:eastAsia="zh-TW"/>
        </w:rPr>
      </w:pPr>
      <w:r w:rsidRPr="00DA5A84">
        <w:t>The study was conducted in the John Prince Research Forest</w:t>
      </w:r>
      <w:r w:rsidR="00C23B3D">
        <w:t xml:space="preserve"> (~</w:t>
      </w:r>
      <w:commentRangeStart w:id="21"/>
      <w:r w:rsidR="001D5915">
        <w:t>16</w:t>
      </w:r>
      <w:r w:rsidR="005721EF">
        <w:t xml:space="preserve">,000 </w:t>
      </w:r>
      <w:commentRangeEnd w:id="21"/>
      <w:r w:rsidR="001D5915">
        <w:rPr>
          <w:rStyle w:val="CommentReference"/>
        </w:rPr>
        <w:commentReference w:id="21"/>
      </w:r>
      <w:r w:rsidR="005721EF">
        <w:t>hectares</w:t>
      </w:r>
      <w:r w:rsidR="00C23B3D">
        <w:t xml:space="preserve"> in area)</w:t>
      </w:r>
      <w:r w:rsidRPr="00DA5A84">
        <w:t xml:space="preserve">, located in central British Columbia, Canada, within the dry sub-boreal spruce </w:t>
      </w:r>
      <w:proofErr w:type="spellStart"/>
      <w:r w:rsidRPr="00DA5A84">
        <w:t>biogeoclimatic</w:t>
      </w:r>
      <w:proofErr w:type="spellEnd"/>
      <w:r w:rsidRPr="00DA5A84">
        <w:t xml:space="preserve"> zone</w:t>
      </w:r>
      <w:r w:rsidR="00C23B3D">
        <w:t xml:space="preserve"> (</w:t>
      </w:r>
      <w:r w:rsidR="00C23B3D" w:rsidRPr="007805E7">
        <w:rPr>
          <w:b/>
          <w:bCs/>
        </w:rPr>
        <w:t>Fig</w:t>
      </w:r>
      <w:r w:rsidR="00C23B3D" w:rsidRPr="007805E7">
        <w:rPr>
          <w:rFonts w:hint="eastAsia"/>
          <w:b/>
          <w:bCs/>
          <w:lang w:eastAsia="zh-TW"/>
        </w:rPr>
        <w:t>.</w:t>
      </w:r>
      <w:r w:rsidR="00840136">
        <w:rPr>
          <w:b/>
          <w:bCs/>
          <w:lang w:eastAsia="zh-TW"/>
        </w:rPr>
        <w:t xml:space="preserve"> </w:t>
      </w:r>
      <w:r w:rsidR="00C23B3D" w:rsidRPr="007805E7">
        <w:rPr>
          <w:b/>
          <w:bCs/>
          <w:lang w:eastAsia="zh-TW"/>
        </w:rPr>
        <w:t>1A</w:t>
      </w:r>
      <w:r w:rsidR="00C23B3D">
        <w:t>)</w:t>
      </w:r>
      <w:r w:rsidRPr="00DA5A84">
        <w:t xml:space="preserve">. </w:t>
      </w:r>
      <w:r w:rsidR="00E83B36" w:rsidRPr="00DA5A84">
        <w:t xml:space="preserve">Audio data were collected from 2020 to 2022 </w:t>
      </w:r>
      <w:r w:rsidR="00374D15">
        <w:t>throughout</w:t>
      </w:r>
      <w:r w:rsidR="00E83B36" w:rsidRPr="00DA5A84">
        <w:t xml:space="preserve"> the breeding season (</w:t>
      </w:r>
      <w:r w:rsidR="00374D15">
        <w:t xml:space="preserve">early </w:t>
      </w:r>
      <w:r w:rsidR="00E83B36" w:rsidRPr="00DA5A84">
        <w:t>May to</w:t>
      </w:r>
      <w:r w:rsidR="00374D15">
        <w:t xml:space="preserve"> late </w:t>
      </w:r>
      <w:r w:rsidR="00E83B36" w:rsidRPr="00DA5A84">
        <w:t xml:space="preserve">July) between </w:t>
      </w:r>
      <w:r w:rsidR="00374D15">
        <w:t>daily dawn chorus (</w:t>
      </w:r>
      <w:r w:rsidR="00E83B36" w:rsidRPr="00DA5A84">
        <w:t>4</w:t>
      </w:r>
      <w:r w:rsidR="00374D15">
        <w:t xml:space="preserve"> am to </w:t>
      </w:r>
      <w:r w:rsidR="00E83B36" w:rsidRPr="00DA5A84">
        <w:t>7</w:t>
      </w:r>
      <w:r w:rsidR="00DA5A84">
        <w:t>am</w:t>
      </w:r>
      <w:r w:rsidR="00374D15">
        <w:t>)</w:t>
      </w:r>
      <w:r w:rsidR="00E83B36" w:rsidRPr="00DA5A84">
        <w:t>, usi</w:t>
      </w:r>
      <w:r w:rsidR="00B067DB">
        <w:t>ng</w:t>
      </w:r>
      <w:r w:rsidR="00E83B36" w:rsidRPr="00DA5A84">
        <w:t xml:space="preserve"> </w:t>
      </w:r>
      <w:r w:rsidRPr="00DA5A84">
        <w:t>Audio Moth</w:t>
      </w:r>
      <w:r w:rsidR="003A31FF">
        <w:t xml:space="preserve"> ARU</w:t>
      </w:r>
      <w:r w:rsidRPr="00DA5A84">
        <w:t>s</w:t>
      </w:r>
      <w:r w:rsidR="00F15CB9">
        <w:rPr>
          <w:rFonts w:hint="eastAsia"/>
          <w:lang w:eastAsia="zh-TW"/>
        </w:rPr>
        <w:t xml:space="preserve"> </w:t>
      </w:r>
      <w:r w:rsidR="00F15CB9">
        <w:rPr>
          <w:lang w:eastAsia="zh-TW"/>
        </w:rPr>
        <w:fldChar w:fldCharType="begin"/>
      </w:r>
      <w:r w:rsidR="008B1364">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762858" w:rsidRPr="00762858">
        <w:rPr>
          <w:rFonts w:cs="Times New Roman"/>
        </w:rPr>
        <w:t>(Hill et al. 2019)</w:t>
      </w:r>
      <w:r w:rsidR="00F15CB9">
        <w:rPr>
          <w:lang w:eastAsia="zh-TW"/>
        </w:rPr>
        <w:fldChar w:fldCharType="end"/>
      </w:r>
      <w:r w:rsidR="00E83B36" w:rsidRPr="00DA5A84">
        <w:t xml:space="preserve">. </w:t>
      </w:r>
      <w:r w:rsidR="00374D15">
        <w:t xml:space="preserve">ARUs were set to record for </w:t>
      </w:r>
      <w:r w:rsidR="00E83B36" w:rsidRPr="00DA5A84">
        <w:t>1 minute</w:t>
      </w:r>
      <w:r w:rsidR="00374D15">
        <w:t xml:space="preserve">, followed by 4 minutes pause, throughout the three hours recording period, resulting in 36 one-minute recordings per day per site. </w:t>
      </w:r>
      <w:r w:rsidR="00E83B36" w:rsidRPr="00DA5A84">
        <w:t>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w:t>
      </w:r>
      <w:r w:rsidR="00374D15">
        <w:t>(</w:t>
      </w:r>
      <w:r w:rsidR="00374D15" w:rsidRPr="007805E7">
        <w:rPr>
          <w:b/>
          <w:bCs/>
        </w:rPr>
        <w:t>Fig</w:t>
      </w:r>
      <w:r w:rsidR="00374D15" w:rsidRPr="007805E7">
        <w:rPr>
          <w:rFonts w:hint="eastAsia"/>
          <w:b/>
          <w:bCs/>
          <w:lang w:eastAsia="zh-TW"/>
        </w:rPr>
        <w:t>.</w:t>
      </w:r>
      <w:r w:rsidR="00840136">
        <w:rPr>
          <w:b/>
          <w:bCs/>
          <w:lang w:eastAsia="zh-TW"/>
        </w:rPr>
        <w:t xml:space="preserve"> </w:t>
      </w:r>
      <w:r w:rsidR="00374D15" w:rsidRPr="007805E7">
        <w:rPr>
          <w:b/>
          <w:bCs/>
          <w:lang w:eastAsia="zh-TW"/>
        </w:rPr>
        <w:t>1B</w:t>
      </w:r>
      <w:r w:rsidR="00374D15">
        <w:t xml:space="preserve">) </w:t>
      </w:r>
      <w:r w:rsidR="00E83B36">
        <w:t>occurred due to setup logistics</w:t>
      </w:r>
      <w:r w:rsidR="00374D15">
        <w:t xml:space="preserve"> (e.g., accessibility of sites during early season)</w:t>
      </w:r>
      <w:r w:rsidR="00E83B36">
        <w:t xml:space="preserve"> and field</w:t>
      </w:r>
      <w:r w:rsidR="00374D15">
        <w:t>/equipment</w:t>
      </w:r>
      <w:r w:rsidR="00E83B36">
        <w:t xml:space="preserve"> challenges </w:t>
      </w:r>
      <w:r w:rsidR="00374D15">
        <w:t>(e.g.,</w:t>
      </w:r>
      <w:r w:rsidR="00E83B36">
        <w:t xml:space="preserve"> battery depletion, firmware issues, disturbances by wildlife).</w:t>
      </w:r>
      <w:r w:rsidR="002049B9">
        <w:t xml:space="preserve"> </w:t>
      </w:r>
      <w:r w:rsidR="002049B9">
        <w:rPr>
          <w:lang w:eastAsia="zh-TW"/>
        </w:rPr>
        <w:t>W</w:t>
      </w:r>
      <w:r w:rsidR="002049B9">
        <w:rPr>
          <w:rFonts w:hint="eastAsia"/>
          <w:lang w:eastAsia="zh-TW"/>
        </w:rPr>
        <w:t xml:space="preserve">e </w:t>
      </w:r>
      <w:r w:rsidR="00374D15">
        <w:rPr>
          <w:lang w:eastAsia="zh-TW"/>
        </w:rPr>
        <w:t>excluded</w:t>
      </w:r>
      <w:r w:rsidR="002049B9">
        <w:rPr>
          <w:lang w:eastAsia="zh-TW"/>
        </w:rPr>
        <w:t xml:space="preserve"> data from </w:t>
      </w:r>
      <w:r w:rsidR="002049B9">
        <w:rPr>
          <w:rFonts w:hint="eastAsia"/>
          <w:lang w:eastAsia="zh-TW"/>
        </w:rPr>
        <w:t>sites which ha</w:t>
      </w:r>
      <w:r w:rsidR="00374D15">
        <w:rPr>
          <w:lang w:eastAsia="zh-TW"/>
        </w:rPr>
        <w:t>d</w:t>
      </w:r>
      <w:r w:rsidR="002049B9">
        <w:rPr>
          <w:rFonts w:hint="eastAsia"/>
          <w:lang w:eastAsia="zh-TW"/>
        </w:rPr>
        <w:t xml:space="preserve"> less than </w:t>
      </w:r>
      <w:r w:rsidR="002049B9">
        <w:rPr>
          <w:lang w:eastAsia="zh-TW"/>
        </w:rPr>
        <w:t>15</w:t>
      </w:r>
      <w:r w:rsidR="002049B9">
        <w:rPr>
          <w:rFonts w:hint="eastAsia"/>
          <w:lang w:eastAsia="zh-TW"/>
        </w:rPr>
        <w:t xml:space="preserve"> days of ARU da</w:t>
      </w:r>
      <w:r w:rsidR="00374D15">
        <w:rPr>
          <w:lang w:eastAsia="zh-TW"/>
        </w:rPr>
        <w:t>ta</w:t>
      </w:r>
      <w:r w:rsidR="002049B9">
        <w:rPr>
          <w:rFonts w:hint="eastAsia"/>
          <w:lang w:eastAsia="zh-TW"/>
        </w:rPr>
        <w:t xml:space="preserve">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w:t>
      </w:r>
      <w:commentRangeStart w:id="22"/>
      <w:r w:rsidR="00B067DB">
        <w:rPr>
          <w:lang w:eastAsia="zh-TW"/>
        </w:rPr>
        <w:t xml:space="preserve">59 sites, with </w:t>
      </w:r>
      <w:r w:rsidR="004C7831">
        <w:rPr>
          <w:lang w:eastAsia="zh-TW"/>
        </w:rPr>
        <w:t>each site having an average of 106 ARU days</w:t>
      </w:r>
      <w:r w:rsidR="00374D15">
        <w:rPr>
          <w:lang w:eastAsia="zh-TW"/>
        </w:rPr>
        <w:t xml:space="preserve"> across three years</w:t>
      </w:r>
      <w:commentRangeEnd w:id="22"/>
      <w:r w:rsidR="00257A46">
        <w:rPr>
          <w:rStyle w:val="CommentReference"/>
        </w:rPr>
        <w:commentReference w:id="22"/>
      </w:r>
      <w:r w:rsidR="004C7831">
        <w:rPr>
          <w:lang w:eastAsia="zh-TW"/>
        </w:rPr>
        <w:t>,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73252B8A" w14:textId="09D5CF0F" w:rsidR="00696C74" w:rsidRPr="00696C74"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4495062E">
                <wp:simplePos x="0" y="0"/>
                <wp:positionH relativeFrom="margin">
                  <wp:posOffset>47625</wp:posOffset>
                </wp:positionH>
                <wp:positionV relativeFrom="paragraph">
                  <wp:posOffset>0</wp:posOffset>
                </wp:positionV>
                <wp:extent cx="5694045" cy="5750560"/>
                <wp:effectExtent l="0" t="0" r="1905" b="25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75056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0C95D77D"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00E65347">
                              <w:rPr>
                                <w:rFonts w:asciiTheme="minorHAnsi" w:hAnsiTheme="minorHAnsi" w:cstheme="minorHAnsi"/>
                              </w:rPr>
                              <w:t xml:space="preserve">(A) </w:t>
                            </w:r>
                            <w:r w:rsidR="009E19B9">
                              <w:rPr>
                                <w:rFonts w:asciiTheme="minorHAnsi" w:hAnsiTheme="minorHAnsi" w:cstheme="minorHAnsi"/>
                              </w:rPr>
                              <w:t>ARU locations</w:t>
                            </w:r>
                            <w:r w:rsidR="007E1F9B">
                              <w:rPr>
                                <w:rFonts w:asciiTheme="minorHAnsi" w:hAnsiTheme="minorHAnsi" w:cstheme="minorHAnsi"/>
                              </w:rPr>
                              <w:t xml:space="preserve"> (</w:t>
                            </w:r>
                            <w:r w:rsidR="00AD11CB">
                              <w:rPr>
                                <w:rFonts w:asciiTheme="minorHAnsi" w:hAnsiTheme="minorHAnsi" w:cstheme="minorHAnsi"/>
                              </w:rPr>
                              <w:t xml:space="preserve">central </w:t>
                            </w:r>
                            <w:r w:rsidR="00934406">
                              <w:rPr>
                                <w:rFonts w:asciiTheme="minorHAnsi" w:hAnsiTheme="minorHAnsi" w:cstheme="minorHAnsi"/>
                              </w:rPr>
                              <w:t xml:space="preserve">solid </w:t>
                            </w:r>
                            <w:r w:rsidR="007E1F9B">
                              <w:rPr>
                                <w:rFonts w:asciiTheme="minorHAnsi" w:hAnsiTheme="minorHAnsi" w:cstheme="minorHAnsi"/>
                              </w:rPr>
                              <w:t>dots</w:t>
                            </w:r>
                            <w:r w:rsidR="00934406">
                              <w:rPr>
                                <w:rFonts w:asciiTheme="minorHAnsi" w:hAnsiTheme="minorHAnsi" w:cstheme="minorHAnsi"/>
                              </w:rPr>
                              <w:t xml:space="preserve">, with ARU days </w:t>
                            </w:r>
                            <w:r w:rsidR="00AD11CB">
                              <w:rPr>
                                <w:rFonts w:asciiTheme="minorHAnsi" w:hAnsiTheme="minorHAnsi" w:cstheme="minorHAnsi"/>
                              </w:rPr>
                              <w:t>depicted in the size of the halo around the dot</w:t>
                            </w:r>
                            <w:r w:rsidR="007E1F9B">
                              <w:rPr>
                                <w:rFonts w:asciiTheme="minorHAnsi" w:hAnsiTheme="minorHAnsi" w:cstheme="minorHAnsi"/>
                              </w:rPr>
                              <w:t>)</w:t>
                            </w:r>
                            <w:r w:rsidRPr="00DA5A84">
                              <w:rPr>
                                <w:rFonts w:asciiTheme="minorHAnsi" w:hAnsiTheme="minorHAnsi" w:cstheme="minorHAnsi"/>
                              </w:rPr>
                              <w:t xml:space="preserve"> during the surveying seasons</w:t>
                            </w:r>
                            <w:r>
                              <w:rPr>
                                <w:rFonts w:asciiTheme="minorHAnsi" w:hAnsiTheme="minorHAnsi" w:cstheme="minorHAnsi"/>
                              </w:rPr>
                              <w:t xml:space="preserve"> and </w:t>
                            </w:r>
                            <w:r w:rsidR="00AE1E3F">
                              <w:rPr>
                                <w:rFonts w:asciiTheme="minorHAnsi" w:hAnsiTheme="minorHAnsi" w:cstheme="minorHAnsi"/>
                              </w:rPr>
                              <w:t xml:space="preserve">(B) </w:t>
                            </w:r>
                            <w:r w:rsidR="009E19B9">
                              <w:rPr>
                                <w:rFonts w:asciiTheme="minorHAnsi" w:hAnsiTheme="minorHAnsi" w:cstheme="minorHAnsi"/>
                              </w:rPr>
                              <w:t xml:space="preserve">yearly </w:t>
                            </w:r>
                            <w:r w:rsidR="00B60063">
                              <w:rPr>
                                <w:rFonts w:asciiTheme="minorHAnsi" w:hAnsiTheme="minorHAnsi" w:cstheme="minorHAnsi"/>
                              </w:rPr>
                              <w:t xml:space="preserve">number </w:t>
                            </w:r>
                            <w:r w:rsidR="009E19B9">
                              <w:rPr>
                                <w:rFonts w:asciiTheme="minorHAnsi" w:hAnsiTheme="minorHAnsi" w:cstheme="minorHAnsi"/>
                              </w:rPr>
                              <w:t xml:space="preserve">of ARUs </w:t>
                            </w:r>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3.75pt;margin-top:0;width:448.35pt;height:452.8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0C95D77D"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00E65347">
                        <w:rPr>
                          <w:rFonts w:asciiTheme="minorHAnsi" w:hAnsiTheme="minorHAnsi" w:cstheme="minorHAnsi"/>
                        </w:rPr>
                        <w:t xml:space="preserve">(A) </w:t>
                      </w:r>
                      <w:r w:rsidR="009E19B9">
                        <w:rPr>
                          <w:rFonts w:asciiTheme="minorHAnsi" w:hAnsiTheme="minorHAnsi" w:cstheme="minorHAnsi"/>
                        </w:rPr>
                        <w:t>ARU locations</w:t>
                      </w:r>
                      <w:r w:rsidR="007E1F9B">
                        <w:rPr>
                          <w:rFonts w:asciiTheme="minorHAnsi" w:hAnsiTheme="minorHAnsi" w:cstheme="minorHAnsi"/>
                        </w:rPr>
                        <w:t xml:space="preserve"> (</w:t>
                      </w:r>
                      <w:r w:rsidR="00AD11CB">
                        <w:rPr>
                          <w:rFonts w:asciiTheme="minorHAnsi" w:hAnsiTheme="minorHAnsi" w:cstheme="minorHAnsi"/>
                        </w:rPr>
                        <w:t xml:space="preserve">central </w:t>
                      </w:r>
                      <w:r w:rsidR="00934406">
                        <w:rPr>
                          <w:rFonts w:asciiTheme="minorHAnsi" w:hAnsiTheme="minorHAnsi" w:cstheme="minorHAnsi"/>
                        </w:rPr>
                        <w:t xml:space="preserve">solid </w:t>
                      </w:r>
                      <w:r w:rsidR="007E1F9B">
                        <w:rPr>
                          <w:rFonts w:asciiTheme="minorHAnsi" w:hAnsiTheme="minorHAnsi" w:cstheme="minorHAnsi"/>
                        </w:rPr>
                        <w:t>dots</w:t>
                      </w:r>
                      <w:r w:rsidR="00934406">
                        <w:rPr>
                          <w:rFonts w:asciiTheme="minorHAnsi" w:hAnsiTheme="minorHAnsi" w:cstheme="minorHAnsi"/>
                        </w:rPr>
                        <w:t xml:space="preserve">, with ARU days </w:t>
                      </w:r>
                      <w:r w:rsidR="00AD11CB">
                        <w:rPr>
                          <w:rFonts w:asciiTheme="minorHAnsi" w:hAnsiTheme="minorHAnsi" w:cstheme="minorHAnsi"/>
                        </w:rPr>
                        <w:t>depicted in the size of the halo around the dot</w:t>
                      </w:r>
                      <w:r w:rsidR="007E1F9B">
                        <w:rPr>
                          <w:rFonts w:asciiTheme="minorHAnsi" w:hAnsiTheme="minorHAnsi" w:cstheme="minorHAnsi"/>
                        </w:rPr>
                        <w:t>)</w:t>
                      </w:r>
                      <w:r w:rsidRPr="00DA5A84">
                        <w:rPr>
                          <w:rFonts w:asciiTheme="minorHAnsi" w:hAnsiTheme="minorHAnsi" w:cstheme="minorHAnsi"/>
                        </w:rPr>
                        <w:t xml:space="preserve"> during the surveying seasons</w:t>
                      </w:r>
                      <w:r>
                        <w:rPr>
                          <w:rFonts w:asciiTheme="minorHAnsi" w:hAnsiTheme="minorHAnsi" w:cstheme="minorHAnsi"/>
                        </w:rPr>
                        <w:t xml:space="preserve"> and </w:t>
                      </w:r>
                      <w:r w:rsidR="00AE1E3F">
                        <w:rPr>
                          <w:rFonts w:asciiTheme="minorHAnsi" w:hAnsiTheme="minorHAnsi" w:cstheme="minorHAnsi"/>
                        </w:rPr>
                        <w:t xml:space="preserve">(B) </w:t>
                      </w:r>
                      <w:r w:rsidR="009E19B9">
                        <w:rPr>
                          <w:rFonts w:asciiTheme="minorHAnsi" w:hAnsiTheme="minorHAnsi" w:cstheme="minorHAnsi"/>
                        </w:rPr>
                        <w:t xml:space="preserve">yearly </w:t>
                      </w:r>
                      <w:r w:rsidR="00B60063">
                        <w:rPr>
                          <w:rFonts w:asciiTheme="minorHAnsi" w:hAnsiTheme="minorHAnsi" w:cstheme="minorHAnsi"/>
                        </w:rPr>
                        <w:t xml:space="preserve">number </w:t>
                      </w:r>
                      <w:r w:rsidR="009E19B9">
                        <w:rPr>
                          <w:rFonts w:asciiTheme="minorHAnsi" w:hAnsiTheme="minorHAnsi" w:cstheme="minorHAnsi"/>
                        </w:rPr>
                        <w:t xml:space="preserve">of ARUs </w:t>
                      </w:r>
                      <w:r>
                        <w:rPr>
                          <w:rFonts w:asciiTheme="minorHAnsi" w:hAnsiTheme="minorHAnsi" w:cstheme="minorHAnsi"/>
                        </w:rPr>
                        <w:t xml:space="preserve">across the surveying period. </w:t>
                      </w:r>
                    </w:p>
                  </w:txbxContent>
                </v:textbox>
                <w10:wrap type="square" anchorx="margin"/>
              </v:shape>
            </w:pict>
          </mc:Fallback>
        </mc:AlternateContent>
      </w:r>
      <w:r w:rsidR="00E4152B">
        <w:rPr>
          <w:rFonts w:hint="eastAsia"/>
          <w:lang w:eastAsia="zh-TW"/>
        </w:rPr>
        <w:t xml:space="preserve">Acoustic </w:t>
      </w:r>
      <w:r w:rsidR="002D2E72">
        <w:rPr>
          <w:lang w:eastAsia="zh-TW"/>
        </w:rPr>
        <w:t>data processing</w:t>
      </w:r>
      <w:r w:rsidR="00E4152B">
        <w:rPr>
          <w:rFonts w:hint="eastAsia"/>
          <w:lang w:eastAsia="zh-TW"/>
        </w:rPr>
        <w:t xml:space="preserve"> and</w:t>
      </w:r>
      <w:r w:rsidR="006E5FEC">
        <w:rPr>
          <w:rFonts w:hint="eastAsia"/>
          <w:lang w:eastAsia="zh-TW"/>
        </w:rPr>
        <w:t xml:space="preserve"> target</w:t>
      </w:r>
      <w:r w:rsidR="00E4152B">
        <w:rPr>
          <w:rFonts w:hint="eastAsia"/>
          <w:lang w:eastAsia="zh-TW"/>
        </w:rPr>
        <w:t xml:space="preserve"> </w:t>
      </w:r>
      <w:commentRangeStart w:id="23"/>
      <w:commentRangeStart w:id="24"/>
      <w:r w:rsidR="00E4152B">
        <w:rPr>
          <w:rFonts w:hint="eastAsia"/>
          <w:lang w:eastAsia="zh-TW"/>
        </w:rPr>
        <w:t>species</w:t>
      </w:r>
      <w:commentRangeEnd w:id="23"/>
      <w:r w:rsidR="00CD2A8E">
        <w:rPr>
          <w:rStyle w:val="CommentReference"/>
          <w:rFonts w:eastAsia="PMingLiU" w:cstheme="minorBidi"/>
          <w:b w:val="0"/>
          <w:i w:val="0"/>
        </w:rPr>
        <w:commentReference w:id="23"/>
      </w:r>
      <w:commentRangeEnd w:id="24"/>
      <w:r w:rsidR="00A93751">
        <w:rPr>
          <w:rStyle w:val="CommentReference"/>
          <w:rFonts w:eastAsia="PMingLiU" w:cstheme="minorBidi"/>
          <w:b w:val="0"/>
          <w:i w:val="0"/>
        </w:rPr>
        <w:commentReference w:id="24"/>
      </w:r>
    </w:p>
    <w:p w14:paraId="5889C40D" w14:textId="40BC423C" w:rsidR="0018449A" w:rsidRDefault="00170894" w:rsidP="00B067DB">
      <w:pPr>
        <w:rPr>
          <w:lang w:eastAsia="zh-TW"/>
        </w:rPr>
      </w:pPr>
      <w:r>
        <w:t xml:space="preserve">We analyzed collected </w:t>
      </w:r>
      <w:r w:rsidR="00E4152B">
        <w:t xml:space="preserve">acoustic data </w:t>
      </w:r>
      <w:r w:rsidR="00432F89">
        <w:t>with</w:t>
      </w:r>
      <w:r w:rsidR="00E4152B" w:rsidRPr="00F15CB9">
        <w:t xml:space="preserve"> the </w:t>
      </w:r>
      <w:proofErr w:type="spellStart"/>
      <w:r w:rsidR="00E4152B" w:rsidRPr="00F15CB9">
        <w:t>BirdNET</w:t>
      </w:r>
      <w:proofErr w:type="spellEnd"/>
      <w:r w:rsidR="00E4152B" w:rsidRPr="00F15CB9">
        <w:t xml:space="preserve">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CC2D62">
        <w:rPr>
          <w:lang w:eastAsia="zh-TW"/>
        </w:rPr>
        <w:instrText xml:space="preserve"> ADDIN ZOTERO_ITEM CSL_CITATION {"citationID":"LBuG0jtc","properties":{"formattedCitation":"(BirdNET Team [2021] 2025)","plainCitation":"(BirdNET Team [2021] 2025)","dontUpdate":true,"noteIndex":0},"citationItems":[{"id":204,"uris":["http://zotero.org/users/12201677/items/LHGTNIWX"],"itemData":{"id":204,"type":"software","abstract":"BirdNET analyzer for scientific audio data processing.","genre":"Python","license":"MIT","note":"original-date: 2021-09-22T13:29:56Z","source":"GitHub","title":"BirdNET-Analyzer","URL":"https://github.com/birdnet-team/BirdNET-Analyzer","author":[{"family":"BirdNET Team","given":""}],"accessed":{"date-parts":[["2025",6,1]]},"issued":{"date-parts":[["2025"]]}}}],"schema":"https://github.com/citation-style-language/schema/raw/master/csl-citation.json"} </w:instrText>
      </w:r>
      <w:r w:rsidR="00F15CB9">
        <w:rPr>
          <w:lang w:eastAsia="zh-TW"/>
        </w:rPr>
        <w:fldChar w:fldCharType="separate"/>
      </w:r>
      <w:r w:rsidR="00762858" w:rsidRPr="00762858">
        <w:rPr>
          <w:rFonts w:cs="Times New Roman"/>
        </w:rPr>
        <w:t>(BirdNET Team 2025)</w:t>
      </w:r>
      <w:r w:rsidR="00F15CB9">
        <w:rPr>
          <w:lang w:eastAsia="zh-TW"/>
        </w:rPr>
        <w:fldChar w:fldCharType="end"/>
      </w:r>
      <w:r w:rsidR="00E4152B" w:rsidRPr="00F15CB9">
        <w:t xml:space="preserve">, </w:t>
      </w:r>
      <w:r w:rsidR="00432F89">
        <w:rPr>
          <w:lang w:eastAsia="zh-TW"/>
        </w:rPr>
        <w:t>using</w:t>
      </w:r>
      <w:r w:rsidR="00432F89" w:rsidRPr="00F15CB9">
        <w:rPr>
          <w:rFonts w:hint="eastAsia"/>
          <w:lang w:eastAsia="zh-TW"/>
        </w:rPr>
        <w:t xml:space="preserve"> </w:t>
      </w:r>
      <w:r w:rsidR="00B725F5">
        <w:rPr>
          <w:rFonts w:hint="eastAsia"/>
          <w:lang w:eastAsia="zh-TW"/>
        </w:rPr>
        <w:t xml:space="preserve">the </w:t>
      </w:r>
      <w:r w:rsidR="00E4152B">
        <w:t>parameters</w:t>
      </w:r>
      <w:r w:rsidR="00B725F5">
        <w:rPr>
          <w:rFonts w:hint="eastAsia"/>
          <w:lang w:eastAsia="zh-TW"/>
        </w:rPr>
        <w:t xml:space="preserve"> listed</w:t>
      </w:r>
      <w:r w:rsidR="00E4152B">
        <w:t xml:space="preserve"> in </w:t>
      </w:r>
      <w:r w:rsidR="00E4152B" w:rsidRPr="007805E7">
        <w:rPr>
          <w:b/>
          <w:bCs/>
        </w:rPr>
        <w:t xml:space="preserve">Table </w:t>
      </w:r>
      <w:r w:rsidR="00C23B3D" w:rsidRPr="007805E7">
        <w:rPr>
          <w:b/>
          <w:bCs/>
          <w:lang w:eastAsia="zh-TW"/>
        </w:rPr>
        <w:t>1</w:t>
      </w:r>
      <w:r w:rsidR="00E4152B">
        <w:t>. The entire dataset, comprising 1.5 terabytes of audio, required approximately 72 consecutive hours of processing.</w:t>
      </w:r>
      <w:r w:rsidR="00B725F5">
        <w:rPr>
          <w:rFonts w:hint="eastAsia"/>
          <w:lang w:eastAsia="zh-TW"/>
        </w:rPr>
        <w:t xml:space="preserve"> </w:t>
      </w:r>
      <w:r w:rsidR="00511CE8">
        <w:t>An overall bird community list</w:t>
      </w:r>
      <w:r w:rsidR="0018449A">
        <w:t xml:space="preserve"> was generated in four steps: (1) </w:t>
      </w:r>
      <w:proofErr w:type="spellStart"/>
      <w:r w:rsidR="0018449A">
        <w:t>BirdNET</w:t>
      </w:r>
      <w:proofErr w:type="spellEnd"/>
      <w:r w:rsidR="0018449A">
        <w:t xml:space="preserve"> detections were initially filtered using a confidence threshold of 0.8. For each detected category, five recording segments with the highest confidence scores were manually reviewed. </w:t>
      </w:r>
      <w:r w:rsidR="00511CE8">
        <w:t>Sound c</w:t>
      </w:r>
      <w:r w:rsidR="0018449A">
        <w:t xml:space="preserve">ategories with at least one confirmed vocalization were </w:t>
      </w:r>
      <w:r w:rsidR="0018449A">
        <w:lastRenderedPageBreak/>
        <w:t>retained, resulting in 136</w:t>
      </w:r>
      <w:r w:rsidR="00511CE8">
        <w:t xml:space="preserve"> sound </w:t>
      </w:r>
      <w:r w:rsidR="0018449A">
        <w:t xml:space="preserve">categories. (2) Non-bird categories, such as Car Engine, Red Squirrel, Wood Frog, and Slender Meadow Katydid, were removed, reducing the list to 129 </w:t>
      </w:r>
      <w:r w:rsidR="00511CE8">
        <w:t xml:space="preserve">sound </w:t>
      </w:r>
      <w:r w:rsidR="0018449A">
        <w:t>categories. (3) Species not listed in the British Columbia Breeding Bird Atlas</w:t>
      </w:r>
      <w:r w:rsidR="003C6B5F">
        <w:rPr>
          <w:rFonts w:hint="eastAsia"/>
          <w:lang w:eastAsia="zh-TW"/>
        </w:rPr>
        <w:t xml:space="preserve"> </w:t>
      </w:r>
      <w:r w:rsidR="003C6B5F">
        <w:rPr>
          <w:lang w:eastAsia="zh-TW"/>
        </w:rPr>
        <w:fldChar w:fldCharType="begin"/>
      </w:r>
      <w:r w:rsidR="008B1364">
        <w:rPr>
          <w:lang w:eastAsia="zh-TW"/>
        </w:rPr>
        <w:instrText xml:space="preserve"> ADDIN ZOTERO_ITEM CSL_CITATION {"citationID":"BH0E6r9y","properties":{"formattedCitation":"(Davidson et al. 2015)","plainCitation":"(Davidson et al. 2015)","noteIndex":0},"citationItems":[{"id":205,"uris":["http://zotero.org/users/12201677/items/MD4PNNKS"],"itemData":{"id":205,"type":"webpage","note":"Bird Studies Canada, Delta, B.C","title":"The Atlas of the Breeding Birds of British Columbia, 2008-2012","URL":"https://www.birdatlas.bc.ca/","author":[{"family":"Davidson","given":"P.J.A."},{"family":"Cannings","given":"R.J."},{"family":"Couturier","given":"A.R."},{"family":"Lepage","given":"D."},{"family":"Corrado","given":"C.M. Di"}],"accessed":{"date-parts":[["2025",6,1]]},"issued":{"date-parts":[["2015"]]}}}],"schema":"https://github.com/citation-style-language/schema/raw/master/csl-citation.json"} </w:instrText>
      </w:r>
      <w:r w:rsidR="003C6B5F">
        <w:rPr>
          <w:lang w:eastAsia="zh-TW"/>
        </w:rPr>
        <w:fldChar w:fldCharType="separate"/>
      </w:r>
      <w:r w:rsidR="00762858" w:rsidRPr="00762858">
        <w:rPr>
          <w:rFonts w:cs="Times New Roman"/>
        </w:rPr>
        <w:t>(Davidson et al. 2015)</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7805E7">
        <w:rPr>
          <w:rFonts w:hint="eastAsia"/>
          <w:b/>
          <w:bCs/>
        </w:rPr>
        <w:t xml:space="preserve">Supplementary </w:t>
      </w:r>
      <w:r w:rsidR="00A75D33" w:rsidRPr="007805E7">
        <w:rPr>
          <w:b/>
          <w:bCs/>
        </w:rPr>
        <w:t xml:space="preserve">Table </w:t>
      </w:r>
      <w:r w:rsidR="00A75D33" w:rsidRPr="007805E7">
        <w:rPr>
          <w:rFonts w:hint="eastAsia"/>
          <w:b/>
          <w:bCs/>
          <w:lang w:eastAsia="zh-TW"/>
        </w:rPr>
        <w:t>A</w:t>
      </w:r>
      <w:r w:rsidR="00A75D33">
        <w:t>)</w:t>
      </w:r>
      <w:r w:rsidR="0018449A">
        <w:t xml:space="preserve">. The </w:t>
      </w:r>
      <w:r w:rsidR="00A75D33">
        <w:t>overall species list included</w:t>
      </w:r>
      <w:r w:rsidR="0018449A">
        <w:t xml:space="preserve"> a diverse range of</w:t>
      </w:r>
      <w:r w:rsidR="00511CE8">
        <w:t xml:space="preserve"> bird</w:t>
      </w:r>
      <w:r w:rsidR="0018449A">
        <w:t xml:space="preserve"> taxa such as raptors, waterfowl, warblers, sparrows, flycatchers, woodpeckers, owls, and other </w:t>
      </w:r>
      <w:r w:rsidR="0018449A">
        <w:rPr>
          <w:lang w:eastAsia="zh-TW"/>
        </w:rPr>
        <w:t>families.</w:t>
      </w:r>
    </w:p>
    <w:p w14:paraId="7EAC544F" w14:textId="67132D4A" w:rsidR="00B067DB" w:rsidRPr="00B067DB" w:rsidRDefault="00511CE8" w:rsidP="00B067DB">
      <w:pPr>
        <w:rPr>
          <w:lang w:eastAsia="zh-TW"/>
        </w:rPr>
      </w:pPr>
      <w:r>
        <w:rPr>
          <w:lang w:eastAsia="zh-TW"/>
        </w:rPr>
        <w:t xml:space="preserve">We further refined this overall species list to a target </w:t>
      </w:r>
      <w:r w:rsidR="00AA3021">
        <w:rPr>
          <w:rFonts w:hint="eastAsia"/>
          <w:lang w:eastAsia="zh-TW"/>
        </w:rPr>
        <w:t>guild</w:t>
      </w:r>
      <w:r>
        <w:rPr>
          <w:lang w:eastAsia="zh-TW"/>
        </w:rPr>
        <w:t xml:space="preserve"> of passerine species that have confirmed breeding records in the study region, and which are known to be vocally active during the dawn chorus period. These </w:t>
      </w:r>
      <w:r w:rsidR="00B067DB" w:rsidRPr="00B067DB">
        <w:rPr>
          <w:lang w:eastAsia="zh-TW"/>
        </w:rPr>
        <w:t xml:space="preserve">criteria were </w:t>
      </w:r>
      <w:r>
        <w:rPr>
          <w:lang w:eastAsia="zh-TW"/>
        </w:rPr>
        <w:t>used</w:t>
      </w:r>
      <w:r w:rsidR="00B067DB" w:rsidRPr="00B067DB">
        <w:rPr>
          <w:lang w:eastAsia="zh-TW"/>
        </w:rPr>
        <w:t xml:space="preserve"> to avoid detection bias given that recordings were scheduled during the dawn chorus of the breeding season.</w:t>
      </w:r>
      <w:r w:rsidR="00B067DB">
        <w:rPr>
          <w:lang w:eastAsia="zh-TW"/>
        </w:rPr>
        <w:t xml:space="preserve"> </w:t>
      </w:r>
      <w:r w:rsidR="00C41711">
        <w:rPr>
          <w:lang w:eastAsia="zh-TW"/>
        </w:rPr>
        <w:t xml:space="preserve">We then </w:t>
      </w:r>
      <w:r w:rsidR="00B045A0">
        <w:rPr>
          <w:lang w:eastAsia="zh-TW"/>
        </w:rPr>
        <w:t>assessed individual s</w:t>
      </w:r>
      <w:r w:rsidR="00B045A0" w:rsidRPr="00B067DB">
        <w:rPr>
          <w:lang w:eastAsia="zh-TW"/>
        </w:rPr>
        <w:t>pecies</w:t>
      </w:r>
      <w:r w:rsidR="00B067DB" w:rsidRPr="00B067DB">
        <w:rPr>
          <w:lang w:eastAsia="zh-TW"/>
        </w:rPr>
        <w:t xml:space="preserve">-specific </w:t>
      </w:r>
      <w:proofErr w:type="spellStart"/>
      <w:r w:rsidR="00B067DB" w:rsidRPr="00B067DB">
        <w:rPr>
          <w:lang w:eastAsia="zh-TW"/>
        </w:rPr>
        <w:t>BirdNET</w:t>
      </w:r>
      <w:proofErr w:type="spellEnd"/>
      <w:r>
        <w:rPr>
          <w:lang w:eastAsia="zh-TW"/>
        </w:rPr>
        <w:t xml:space="preserve"> </w:t>
      </w:r>
      <w:r w:rsidR="00B045A0">
        <w:rPr>
          <w:lang w:eastAsia="zh-TW"/>
        </w:rPr>
        <w:t xml:space="preserve">confidence </w:t>
      </w:r>
      <w:r w:rsidR="00B067DB" w:rsidRPr="00B067DB">
        <w:rPr>
          <w:lang w:eastAsia="zh-TW"/>
        </w:rPr>
        <w:t xml:space="preserve">thresholds </w:t>
      </w:r>
      <w:r w:rsidR="00B045A0">
        <w:rPr>
          <w:lang w:eastAsia="zh-TW"/>
        </w:rPr>
        <w:t>for the 40 species</w:t>
      </w:r>
      <w:r w:rsidR="004C010E">
        <w:rPr>
          <w:lang w:eastAsia="zh-TW"/>
        </w:rPr>
        <w:t xml:space="preserve">, </w:t>
      </w:r>
      <w:r w:rsidR="00B067DB" w:rsidRPr="00B067DB">
        <w:rPr>
          <w:lang w:eastAsia="zh-TW"/>
        </w:rPr>
        <w:t>following the methods o</w:t>
      </w:r>
      <w:r w:rsidR="00B067DB" w:rsidRPr="003C6B5F">
        <w:rPr>
          <w:lang w:eastAsia="zh-TW"/>
        </w:rPr>
        <w:t>f</w:t>
      </w:r>
      <w:r w:rsidR="003C6B5F" w:rsidRPr="003C6B5F">
        <w:rPr>
          <w:rFonts w:hint="eastAsia"/>
          <w:lang w:eastAsia="zh-TW"/>
        </w:rPr>
        <w:t xml:space="preserve"> </w:t>
      </w:r>
      <w:r w:rsidR="003C6B5F" w:rsidRPr="003C6B5F">
        <w:rPr>
          <w:lang w:eastAsia="zh-TW"/>
        </w:rPr>
        <w:fldChar w:fldCharType="begin"/>
      </w:r>
      <w:r w:rsidR="00D452A5">
        <w:rPr>
          <w:lang w:eastAsia="zh-TW"/>
        </w:rPr>
        <w:instrText xml:space="preserve"> ADDIN ZOTERO_ITEM CSL_CITATION {"citationID":"DmgkZSyj","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00BA2344">
        <w:rPr>
          <w:lang w:eastAsia="zh-TW"/>
        </w:rPr>
        <w:t>, to ensure the precision of detections</w:t>
      </w:r>
      <w:r w:rsidR="00B067DB" w:rsidRPr="003C6B5F">
        <w:rPr>
          <w:lang w:eastAsia="zh-TW"/>
        </w:rPr>
        <w:t xml:space="preserve">. </w:t>
      </w:r>
      <w:r w:rsidR="00FD7A3C">
        <w:rPr>
          <w:lang w:eastAsia="zh-TW"/>
        </w:rPr>
        <w:t xml:space="preserve">To do this, we used </w:t>
      </w:r>
      <w:r w:rsidR="00B067DB" w:rsidRPr="00B067DB">
        <w:rPr>
          <w:lang w:eastAsia="zh-TW"/>
        </w:rPr>
        <w:t>stratified sampling to select 360 recording segments</w:t>
      </w:r>
      <w:r w:rsidR="00236114">
        <w:rPr>
          <w:lang w:eastAsia="zh-TW"/>
        </w:rPr>
        <w:t xml:space="preserve"> in which </w:t>
      </w:r>
      <w:proofErr w:type="spellStart"/>
      <w:r w:rsidR="00236114">
        <w:rPr>
          <w:lang w:eastAsia="zh-TW"/>
        </w:rPr>
        <w:t>BirdNET</w:t>
      </w:r>
      <w:proofErr w:type="spellEnd"/>
      <w:r w:rsidR="00236114">
        <w:rPr>
          <w:lang w:eastAsia="zh-TW"/>
        </w:rPr>
        <w:t xml:space="preserve"> had detected each of </w:t>
      </w:r>
      <w:r w:rsidR="001244E3">
        <w:rPr>
          <w:lang w:eastAsia="zh-TW"/>
        </w:rPr>
        <w:t>the target species</w:t>
      </w:r>
      <w:r w:rsidR="00B067DB" w:rsidRPr="00B067DB">
        <w:rPr>
          <w:lang w:eastAsia="zh-TW"/>
        </w:rPr>
        <w:t xml:space="preserve">, with 20 segments drawn from each 0.05 </w:t>
      </w:r>
      <w:r w:rsidR="001244E3">
        <w:rPr>
          <w:lang w:eastAsia="zh-TW"/>
        </w:rPr>
        <w:t xml:space="preserve">detection </w:t>
      </w:r>
      <w:r w:rsidR="00B067DB" w:rsidRPr="00B067DB">
        <w:rPr>
          <w:lang w:eastAsia="zh-TW"/>
        </w:rPr>
        <w:t xml:space="preserve">confidence interval bin (ranging from 0.1 to 1.0). Each segment was </w:t>
      </w:r>
      <w:r w:rsidR="00DA3630">
        <w:rPr>
          <w:lang w:eastAsia="zh-TW"/>
        </w:rPr>
        <w:t xml:space="preserve">then </w:t>
      </w:r>
      <w:r w:rsidR="00B067DB" w:rsidRPr="00B067DB">
        <w:rPr>
          <w:lang w:eastAsia="zh-TW"/>
        </w:rPr>
        <w:t>manually reviewed</w:t>
      </w:r>
      <w:r>
        <w:rPr>
          <w:lang w:eastAsia="zh-TW"/>
        </w:rPr>
        <w:t xml:space="preserve">, </w:t>
      </w:r>
      <w:r w:rsidR="00B067DB" w:rsidRPr="00B067DB">
        <w:rPr>
          <w:lang w:eastAsia="zh-TW"/>
        </w:rPr>
        <w:t xml:space="preserve">by </w:t>
      </w:r>
      <w:r>
        <w:rPr>
          <w:lang w:eastAsia="zh-TW"/>
        </w:rPr>
        <w:t xml:space="preserve">both </w:t>
      </w:r>
      <w:r w:rsidR="00B067DB" w:rsidRPr="00B067DB">
        <w:rPr>
          <w:lang w:eastAsia="zh-TW"/>
        </w:rPr>
        <w:t xml:space="preserve">listening </w:t>
      </w:r>
      <w:r w:rsidR="00DA3630">
        <w:rPr>
          <w:lang w:eastAsia="zh-TW"/>
        </w:rPr>
        <w:t xml:space="preserve">to audio </w:t>
      </w:r>
      <w:r>
        <w:rPr>
          <w:lang w:eastAsia="zh-TW"/>
        </w:rPr>
        <w:t xml:space="preserve">and </w:t>
      </w:r>
      <w:r w:rsidR="00DA3630">
        <w:rPr>
          <w:lang w:eastAsia="zh-TW"/>
        </w:rPr>
        <w:t xml:space="preserve">viewing </w:t>
      </w:r>
      <w:r w:rsidR="00B067DB" w:rsidRPr="00B067DB">
        <w:rPr>
          <w:lang w:eastAsia="zh-TW"/>
        </w:rPr>
        <w:t>spectrogram</w:t>
      </w:r>
      <w:r w:rsidR="00DA3630">
        <w:rPr>
          <w:lang w:eastAsia="zh-TW"/>
        </w:rPr>
        <w:t>s</w:t>
      </w:r>
      <w:r w:rsidR="00B067DB" w:rsidRPr="00B067DB">
        <w:rPr>
          <w:lang w:eastAsia="zh-TW"/>
        </w:rPr>
        <w:t xml:space="preserve"> </w:t>
      </w:r>
      <w:r w:rsidR="00DA3630">
        <w:rPr>
          <w:lang w:eastAsia="zh-TW"/>
        </w:rPr>
        <w:t xml:space="preserve">in comparison with </w:t>
      </w:r>
      <w:r w:rsidR="000E0AF2">
        <w:rPr>
          <w:lang w:eastAsia="zh-TW"/>
        </w:rPr>
        <w:t>known exemplars of the species</w:t>
      </w:r>
      <w:r w:rsidR="00B067DB">
        <w:rPr>
          <w:lang w:eastAsia="zh-TW"/>
        </w:rPr>
        <w:t xml:space="preserve">, </w:t>
      </w:r>
      <w:r w:rsidR="00B067DB" w:rsidRPr="00B067DB">
        <w:rPr>
          <w:lang w:eastAsia="zh-TW"/>
        </w:rPr>
        <w:t>to classify detections as true or false positives. For each species, a</w:t>
      </w:r>
      <w:r w:rsidR="000E0AF2">
        <w:rPr>
          <w:lang w:eastAsia="zh-TW"/>
        </w:rPr>
        <w:t xml:space="preserve"> </w:t>
      </w:r>
      <w:proofErr w:type="spellStart"/>
      <w:r w:rsidR="00AA3021">
        <w:rPr>
          <w:rFonts w:hint="eastAsia"/>
          <w:lang w:eastAsia="zh-TW"/>
        </w:rPr>
        <w:t>BirdNET</w:t>
      </w:r>
      <w:proofErr w:type="spellEnd"/>
      <w:r w:rsidR="00AA3021">
        <w:rPr>
          <w:rFonts w:hint="eastAsia"/>
          <w:lang w:eastAsia="zh-TW"/>
        </w:rPr>
        <w:t xml:space="preserve"> </w:t>
      </w:r>
      <w:r w:rsidR="000E0AF2">
        <w:rPr>
          <w:lang w:eastAsia="zh-TW"/>
        </w:rPr>
        <w:t xml:space="preserve">confidence threshold </w:t>
      </w:r>
      <w:r w:rsidR="00B067DB" w:rsidRPr="00B067DB">
        <w:rPr>
          <w:lang w:eastAsia="zh-TW"/>
        </w:rPr>
        <w:t xml:space="preserve">was </w:t>
      </w:r>
      <w:r w:rsidR="00695C9E">
        <w:rPr>
          <w:lang w:eastAsia="zh-TW"/>
        </w:rPr>
        <w:t>set that a</w:t>
      </w:r>
      <w:r w:rsidR="00B067DB" w:rsidRPr="00B067DB">
        <w:rPr>
          <w:lang w:eastAsia="zh-TW"/>
        </w:rPr>
        <w:t>chieve</w:t>
      </w:r>
      <w:r w:rsidR="00695C9E">
        <w:rPr>
          <w:lang w:eastAsia="zh-TW"/>
        </w:rPr>
        <w:t>d</w:t>
      </w:r>
      <w:r w:rsidR="00B067DB" w:rsidRPr="00B067DB">
        <w:rPr>
          <w:lang w:eastAsia="zh-TW"/>
        </w:rPr>
        <w:t xml:space="preserve"> a precision of 0.95, indicating that at least 95% of the retained detections were true positives (see </w:t>
      </w:r>
      <w:r w:rsidR="003C6B5F">
        <w:rPr>
          <w:lang w:eastAsia="zh-TW"/>
        </w:rPr>
        <w:fldChar w:fldCharType="begin"/>
      </w:r>
      <w:r w:rsidR="00D452A5">
        <w:rPr>
          <w:lang w:eastAsia="zh-TW"/>
        </w:rPr>
        <w:instrText xml:space="preserve"> ADDIN ZOTERO_ITEM CSL_CITATION {"citationID":"D7KYcdac","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00B067DB" w:rsidRPr="00B067DB">
        <w:rPr>
          <w:lang w:eastAsia="zh-TW"/>
        </w:rPr>
        <w:t>for the full workflow).</w:t>
      </w:r>
      <w:r w:rsidR="00695C9E">
        <w:rPr>
          <w:lang w:eastAsia="zh-TW"/>
        </w:rPr>
        <w:t xml:space="preserve"> These thresholds were set individually for each of the </w:t>
      </w:r>
      <w:r w:rsidR="00B067DB" w:rsidRPr="00B067DB">
        <w:rPr>
          <w:lang w:eastAsia="zh-TW"/>
        </w:rPr>
        <w:t xml:space="preserve">final list of </w:t>
      </w:r>
      <w:r w:rsidR="00694D10" w:rsidRPr="00B067DB">
        <w:rPr>
          <w:lang w:eastAsia="zh-TW"/>
        </w:rPr>
        <w:t xml:space="preserve">40 passerines </w:t>
      </w:r>
      <w:r w:rsidR="00B067DB" w:rsidRPr="00B067DB">
        <w:rPr>
          <w:lang w:eastAsia="zh-TW"/>
        </w:rPr>
        <w:t>target species included (</w:t>
      </w:r>
      <w:r w:rsidR="00B067DB" w:rsidRPr="007805E7">
        <w:rPr>
          <w:b/>
          <w:bCs/>
          <w:lang w:eastAsia="zh-TW"/>
        </w:rPr>
        <w:t>Table 2</w:t>
      </w:r>
      <w:r w:rsidR="00B067DB"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w:lastRenderedPageBreak/>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w:t>
                            </w:r>
                            <w:del w:id="25" w:author="Heather Bryan" w:date="2025-12-05T14:10:00Z" w16du:dateUtc="2025-12-05T22:10:00Z">
                              <w:r w:rsidRPr="00DA5A84" w:rsidDel="00590E03">
                                <w:rPr>
                                  <w:rFonts w:asciiTheme="minorHAnsi" w:hAnsiTheme="minorHAnsi" w:cstheme="minorHAnsi"/>
                                  <w:lang w:eastAsia="zh-TW"/>
                                </w:rPr>
                                <w:delText>s</w:delText>
                              </w:r>
                            </w:del>
                            <w:r w:rsidRPr="00DA5A84">
                              <w:rPr>
                                <w:rFonts w:asciiTheme="minorHAnsi" w:hAnsiTheme="minorHAnsi" w:cstheme="minorHAnsi"/>
                                <w:lang w:eastAsia="zh-TW"/>
                              </w:rPr>
                              <w:t xml:space="preserve"> arguments</w:t>
                            </w:r>
                            <w:del w:id="26" w:author="Heather Bryan" w:date="2025-12-05T14:10:00Z" w16du:dateUtc="2025-12-05T22:10:00Z">
                              <w:r w:rsidRPr="00DA5A84" w:rsidDel="00C611F6">
                                <w:rPr>
                                  <w:rFonts w:asciiTheme="minorHAnsi" w:hAnsiTheme="minorHAnsi" w:cstheme="minorHAnsi"/>
                                  <w:lang w:eastAsia="zh-TW"/>
                                </w:rPr>
                                <w:delText>,</w:delText>
                              </w:r>
                            </w:del>
                            <w:r w:rsidRPr="00DA5A84">
                              <w:rPr>
                                <w:rFonts w:asciiTheme="minorHAnsi" w:hAnsiTheme="minorHAnsi" w:cstheme="minorHAnsi"/>
                                <w:lang w:eastAsia="zh-TW"/>
                              </w:rPr>
                              <w:t xml:space="preserve">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w:t>
                      </w:r>
                      <w:del w:id="34" w:author="Heather Bryan" w:date="2025-12-05T14:10:00Z" w16du:dateUtc="2025-12-05T22:10:00Z">
                        <w:r w:rsidRPr="00DA5A84" w:rsidDel="00590E03">
                          <w:rPr>
                            <w:rFonts w:asciiTheme="minorHAnsi" w:hAnsiTheme="minorHAnsi" w:cstheme="minorHAnsi"/>
                            <w:lang w:eastAsia="zh-TW"/>
                          </w:rPr>
                          <w:delText>s</w:delText>
                        </w:r>
                      </w:del>
                      <w:r w:rsidRPr="00DA5A84">
                        <w:rPr>
                          <w:rFonts w:asciiTheme="minorHAnsi" w:hAnsiTheme="minorHAnsi" w:cstheme="minorHAnsi"/>
                          <w:lang w:eastAsia="zh-TW"/>
                        </w:rPr>
                        <w:t xml:space="preserve"> arguments</w:t>
                      </w:r>
                      <w:del w:id="35" w:author="Heather Bryan" w:date="2025-12-05T14:10:00Z" w16du:dateUtc="2025-12-05T22:10:00Z">
                        <w:r w:rsidRPr="00DA5A84" w:rsidDel="00C611F6">
                          <w:rPr>
                            <w:rFonts w:asciiTheme="minorHAnsi" w:hAnsiTheme="minorHAnsi" w:cstheme="minorHAnsi"/>
                            <w:lang w:eastAsia="zh-TW"/>
                          </w:rPr>
                          <w:delText>,</w:delText>
                        </w:r>
                      </w:del>
                      <w:r w:rsidRPr="00DA5A84">
                        <w:rPr>
                          <w:rFonts w:asciiTheme="minorHAnsi" w:hAnsiTheme="minorHAnsi" w:cstheme="minorHAnsi"/>
                          <w:lang w:eastAsia="zh-TW"/>
                        </w:rPr>
                        <w:t xml:space="preserve">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i</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a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o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lis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min_conf</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rtyp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batchsiz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e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f_thresh</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fmi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output_fil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kip_existing_results</w:t>
            </w:r>
            <w:proofErr w:type="spellEnd"/>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852DDC6">
                <wp:simplePos x="0" y="0"/>
                <wp:positionH relativeFrom="margin">
                  <wp:align>left</wp:align>
                </wp:positionH>
                <wp:positionV relativeFrom="paragraph">
                  <wp:posOffset>182438</wp:posOffset>
                </wp:positionV>
                <wp:extent cx="5925820" cy="1604010"/>
                <wp:effectExtent l="0" t="0" r="0" b="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604074"/>
                        </a:xfrm>
                        <a:prstGeom prst="rect">
                          <a:avLst/>
                        </a:prstGeom>
                        <a:solidFill>
                          <a:srgbClr val="FFFFFF"/>
                        </a:solidFill>
                        <a:ln w="9525">
                          <a:noFill/>
                          <a:miter lim="800000"/>
                          <a:headEnd/>
                          <a:tailEnd/>
                        </a:ln>
                      </wps:spPr>
                      <wps:txbx>
                        <w:txbxContent>
                          <w:p w14:paraId="7660C718" w14:textId="1F58C4F1"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w:t>
                            </w:r>
                            <w:ins w:id="27" w:author="Heather Bryan" w:date="2025-12-05T14:10:00Z" w16du:dateUtc="2025-12-05T22:10:00Z">
                              <w:r w:rsidR="00C611F6">
                                <w:rPr>
                                  <w:rFonts w:asciiTheme="minorHAnsi" w:hAnsiTheme="minorHAnsi" w:cstheme="minorHAnsi"/>
                                  <w:lang w:eastAsia="zh-TW"/>
                                </w:rPr>
                                <w:t xml:space="preserve">species of breeding </w:t>
                              </w:r>
                            </w:ins>
                            <w:ins w:id="28" w:author="Heather Bryan" w:date="2025-12-05T14:11:00Z" w16du:dateUtc="2025-12-05T22:11:00Z">
                              <w:r w:rsidR="00C611F6">
                                <w:rPr>
                                  <w:rFonts w:asciiTheme="minorHAnsi" w:hAnsiTheme="minorHAnsi" w:cstheme="minorHAnsi"/>
                                  <w:lang w:eastAsia="zh-TW"/>
                                </w:rPr>
                                <w:t xml:space="preserve">passerine </w:t>
                              </w:r>
                            </w:ins>
                            <w:ins w:id="29" w:author="Heather Bryan" w:date="2025-12-05T14:10:00Z" w16du:dateUtc="2025-12-05T22:10:00Z">
                              <w:r w:rsidR="00C611F6">
                                <w:rPr>
                                  <w:rFonts w:asciiTheme="minorHAnsi" w:hAnsiTheme="minorHAnsi" w:cstheme="minorHAnsi"/>
                                  <w:lang w:eastAsia="zh-TW"/>
                                </w:rPr>
                                <w:t>birds detected d</w:t>
                              </w:r>
                            </w:ins>
                            <w:ins w:id="30" w:author="Heather Bryan" w:date="2025-12-05T14:11:00Z" w16du:dateUtc="2025-12-05T22:11:00Z">
                              <w:r w:rsidR="00C611F6">
                                <w:rPr>
                                  <w:rFonts w:asciiTheme="minorHAnsi" w:hAnsiTheme="minorHAnsi" w:cstheme="minorHAnsi"/>
                                  <w:lang w:eastAsia="zh-TW"/>
                                </w:rPr>
                                <w:t xml:space="preserve">uring </w:t>
                              </w:r>
                            </w:ins>
                            <w:del w:id="31" w:author="Heather Bryan" w:date="2025-12-05T14:11:00Z" w16du:dateUtc="2025-12-05T22:11:00Z">
                              <w:r w:rsidR="00B067DB" w:rsidRPr="00B067DB" w:rsidDel="00C611F6">
                                <w:rPr>
                                  <w:rFonts w:asciiTheme="minorHAnsi" w:hAnsiTheme="minorHAnsi" w:cstheme="minorHAnsi"/>
                                  <w:lang w:eastAsia="zh-TW"/>
                                </w:rPr>
                                <w:delText xml:space="preserve">breeding </w:delText>
                              </w:r>
                            </w:del>
                            <w:ins w:id="32" w:author="Heather Bryan" w:date="2025-12-05T14:11:00Z" w16du:dateUtc="2025-12-05T22:11:00Z">
                              <w:r w:rsidR="00C611F6">
                                <w:rPr>
                                  <w:rFonts w:asciiTheme="minorHAnsi" w:hAnsiTheme="minorHAnsi" w:cstheme="minorHAnsi"/>
                                  <w:lang w:eastAsia="zh-TW"/>
                                </w:rPr>
                                <w:t>the</w:t>
                              </w:r>
                              <w:r w:rsidR="00C611F6" w:rsidRPr="00B067DB">
                                <w:rPr>
                                  <w:rFonts w:asciiTheme="minorHAnsi" w:hAnsiTheme="minorHAnsi" w:cstheme="minorHAnsi"/>
                                  <w:lang w:eastAsia="zh-TW"/>
                                </w:rPr>
                                <w:t xml:space="preserve"> </w:t>
                              </w:r>
                            </w:ins>
                            <w:r w:rsidR="00B067DB" w:rsidRPr="00B067DB">
                              <w:rPr>
                                <w:rFonts w:asciiTheme="minorHAnsi" w:hAnsiTheme="minorHAnsi" w:cstheme="minorHAnsi"/>
                                <w:lang w:eastAsia="zh-TW"/>
                              </w:rPr>
                              <w:t xml:space="preserve">dawn chorus </w:t>
                            </w:r>
                            <w:del w:id="33" w:author="Heather Bryan" w:date="2025-12-05T14:11:00Z" w16du:dateUtc="2025-12-05T22:11:00Z">
                              <w:r w:rsidR="00B067DB" w:rsidRPr="00B067DB" w:rsidDel="00C611F6">
                                <w:rPr>
                                  <w:rFonts w:asciiTheme="minorHAnsi" w:hAnsiTheme="minorHAnsi" w:cstheme="minorHAnsi"/>
                                  <w:lang w:eastAsia="zh-TW"/>
                                </w:rPr>
                                <w:delText xml:space="preserve">passerines </w:delText>
                              </w:r>
                            </w:del>
                            <w:ins w:id="34" w:author="Heather Bryan" w:date="2025-12-05T14:11:00Z" w16du:dateUtc="2025-12-05T22:11:00Z">
                              <w:r w:rsidR="00C611F6">
                                <w:rPr>
                                  <w:rFonts w:asciiTheme="minorHAnsi" w:hAnsiTheme="minorHAnsi" w:cstheme="minorHAnsi"/>
                                  <w:lang w:eastAsia="zh-TW"/>
                                </w:rPr>
                                <w:t>and</w:t>
                              </w:r>
                              <w:r w:rsidR="00C611F6" w:rsidRPr="00B067DB">
                                <w:rPr>
                                  <w:rFonts w:asciiTheme="minorHAnsi" w:hAnsiTheme="minorHAnsi" w:cstheme="minorHAnsi"/>
                                  <w:lang w:eastAsia="zh-TW"/>
                                </w:rPr>
                                <w:t xml:space="preserve"> </w:t>
                              </w:r>
                            </w:ins>
                            <w:r w:rsidR="00B067DB" w:rsidRPr="00B067DB">
                              <w:rPr>
                                <w:rFonts w:asciiTheme="minorHAnsi" w:hAnsiTheme="minorHAnsi" w:cstheme="minorHAnsi"/>
                                <w:lang w:eastAsia="zh-TW"/>
                              </w:rPr>
                              <w:t xml:space="preserve">selected as target species. </w:t>
                            </w:r>
                            <w:ins w:id="35" w:author="Heather Bryan" w:date="2025-12-05T14:11:00Z" w16du:dateUtc="2025-12-05T22:11:00Z">
                              <w:r w:rsidR="00D319E5">
                                <w:rPr>
                                  <w:rFonts w:asciiTheme="minorHAnsi" w:hAnsiTheme="minorHAnsi" w:cstheme="minorHAnsi"/>
                                  <w:lang w:eastAsia="zh-TW"/>
                                </w:rPr>
                                <w:t>Sentence about where the data came from and</w:t>
                              </w:r>
                            </w:ins>
                            <w:ins w:id="36" w:author="Heather Bryan" w:date="2025-12-05T14:12:00Z" w16du:dateUtc="2025-12-05T22:12:00Z">
                              <w:r w:rsidR="00D319E5">
                                <w:rPr>
                                  <w:rFonts w:asciiTheme="minorHAnsi" w:hAnsiTheme="minorHAnsi" w:cstheme="minorHAnsi"/>
                                  <w:lang w:eastAsia="zh-TW"/>
                                </w:rPr>
                                <w:t xml:space="preserve"> number of sites</w:t>
                              </w:r>
                            </w:ins>
                            <w:ins w:id="37" w:author="Heather Bryan" w:date="2025-12-05T14:11:00Z" w16du:dateUtc="2025-12-05T22:11:00Z">
                              <w:r w:rsidR="00D319E5">
                                <w:rPr>
                                  <w:rFonts w:asciiTheme="minorHAnsi" w:hAnsiTheme="minorHAnsi" w:cstheme="minorHAnsi"/>
                                  <w:lang w:eastAsia="zh-TW"/>
                                </w:rPr>
                                <w:t xml:space="preserve">. </w:t>
                              </w:r>
                            </w:ins>
                            <w:r w:rsidR="00B067DB" w:rsidRPr="00B067DB">
                              <w:rPr>
                                <w:rFonts w:asciiTheme="minorHAnsi" w:hAnsiTheme="minorHAnsi" w:cstheme="minorHAnsi"/>
                                <w:lang w:eastAsia="zh-TW"/>
                              </w:rPr>
                              <w:t xml:space="preserve">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126.3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" stroked="f">
                <v:textbox>
                  <w:txbxContent>
                    <w:p w14:paraId="7660C718" w14:textId="1F58C4F1"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w:t>
                      </w:r>
                      <w:ins w:id="47" w:author="Heather Bryan" w:date="2025-12-05T14:10:00Z" w16du:dateUtc="2025-12-05T22:10:00Z">
                        <w:r w:rsidR="00C611F6">
                          <w:rPr>
                            <w:rFonts w:asciiTheme="minorHAnsi" w:hAnsiTheme="minorHAnsi" w:cstheme="minorHAnsi"/>
                            <w:lang w:eastAsia="zh-TW"/>
                          </w:rPr>
                          <w:t xml:space="preserve">species of breeding </w:t>
                        </w:r>
                      </w:ins>
                      <w:ins w:id="48" w:author="Heather Bryan" w:date="2025-12-05T14:11:00Z" w16du:dateUtc="2025-12-05T22:11:00Z">
                        <w:r w:rsidR="00C611F6">
                          <w:rPr>
                            <w:rFonts w:asciiTheme="minorHAnsi" w:hAnsiTheme="minorHAnsi" w:cstheme="minorHAnsi"/>
                            <w:lang w:eastAsia="zh-TW"/>
                          </w:rPr>
                          <w:t xml:space="preserve">passerine </w:t>
                        </w:r>
                      </w:ins>
                      <w:ins w:id="49" w:author="Heather Bryan" w:date="2025-12-05T14:10:00Z" w16du:dateUtc="2025-12-05T22:10:00Z">
                        <w:r w:rsidR="00C611F6">
                          <w:rPr>
                            <w:rFonts w:asciiTheme="minorHAnsi" w:hAnsiTheme="minorHAnsi" w:cstheme="minorHAnsi"/>
                            <w:lang w:eastAsia="zh-TW"/>
                          </w:rPr>
                          <w:t>birds detected d</w:t>
                        </w:r>
                      </w:ins>
                      <w:ins w:id="50" w:author="Heather Bryan" w:date="2025-12-05T14:11:00Z" w16du:dateUtc="2025-12-05T22:11:00Z">
                        <w:r w:rsidR="00C611F6">
                          <w:rPr>
                            <w:rFonts w:asciiTheme="minorHAnsi" w:hAnsiTheme="minorHAnsi" w:cstheme="minorHAnsi"/>
                            <w:lang w:eastAsia="zh-TW"/>
                          </w:rPr>
                          <w:t xml:space="preserve">uring </w:t>
                        </w:r>
                      </w:ins>
                      <w:del w:id="51" w:author="Heather Bryan" w:date="2025-12-05T14:11:00Z" w16du:dateUtc="2025-12-05T22:11:00Z">
                        <w:r w:rsidR="00B067DB" w:rsidRPr="00B067DB" w:rsidDel="00C611F6">
                          <w:rPr>
                            <w:rFonts w:asciiTheme="minorHAnsi" w:hAnsiTheme="minorHAnsi" w:cstheme="minorHAnsi"/>
                            <w:lang w:eastAsia="zh-TW"/>
                          </w:rPr>
                          <w:delText xml:space="preserve">breeding </w:delText>
                        </w:r>
                      </w:del>
                      <w:ins w:id="52" w:author="Heather Bryan" w:date="2025-12-05T14:11:00Z" w16du:dateUtc="2025-12-05T22:11:00Z">
                        <w:r w:rsidR="00C611F6">
                          <w:rPr>
                            <w:rFonts w:asciiTheme="minorHAnsi" w:hAnsiTheme="minorHAnsi" w:cstheme="minorHAnsi"/>
                            <w:lang w:eastAsia="zh-TW"/>
                          </w:rPr>
                          <w:t>the</w:t>
                        </w:r>
                        <w:r w:rsidR="00C611F6" w:rsidRPr="00B067DB">
                          <w:rPr>
                            <w:rFonts w:asciiTheme="minorHAnsi" w:hAnsiTheme="minorHAnsi" w:cstheme="minorHAnsi"/>
                            <w:lang w:eastAsia="zh-TW"/>
                          </w:rPr>
                          <w:t xml:space="preserve"> </w:t>
                        </w:r>
                      </w:ins>
                      <w:r w:rsidR="00B067DB" w:rsidRPr="00B067DB">
                        <w:rPr>
                          <w:rFonts w:asciiTheme="minorHAnsi" w:hAnsiTheme="minorHAnsi" w:cstheme="minorHAnsi"/>
                          <w:lang w:eastAsia="zh-TW"/>
                        </w:rPr>
                        <w:t xml:space="preserve">dawn chorus </w:t>
                      </w:r>
                      <w:del w:id="53" w:author="Heather Bryan" w:date="2025-12-05T14:11:00Z" w16du:dateUtc="2025-12-05T22:11:00Z">
                        <w:r w:rsidR="00B067DB" w:rsidRPr="00B067DB" w:rsidDel="00C611F6">
                          <w:rPr>
                            <w:rFonts w:asciiTheme="minorHAnsi" w:hAnsiTheme="minorHAnsi" w:cstheme="minorHAnsi"/>
                            <w:lang w:eastAsia="zh-TW"/>
                          </w:rPr>
                          <w:delText xml:space="preserve">passerines </w:delText>
                        </w:r>
                      </w:del>
                      <w:ins w:id="54" w:author="Heather Bryan" w:date="2025-12-05T14:11:00Z" w16du:dateUtc="2025-12-05T22:11:00Z">
                        <w:r w:rsidR="00C611F6">
                          <w:rPr>
                            <w:rFonts w:asciiTheme="minorHAnsi" w:hAnsiTheme="minorHAnsi" w:cstheme="minorHAnsi"/>
                            <w:lang w:eastAsia="zh-TW"/>
                          </w:rPr>
                          <w:t>and</w:t>
                        </w:r>
                        <w:r w:rsidR="00C611F6" w:rsidRPr="00B067DB">
                          <w:rPr>
                            <w:rFonts w:asciiTheme="minorHAnsi" w:hAnsiTheme="minorHAnsi" w:cstheme="minorHAnsi"/>
                            <w:lang w:eastAsia="zh-TW"/>
                          </w:rPr>
                          <w:t xml:space="preserve"> </w:t>
                        </w:r>
                      </w:ins>
                      <w:r w:rsidR="00B067DB" w:rsidRPr="00B067DB">
                        <w:rPr>
                          <w:rFonts w:asciiTheme="minorHAnsi" w:hAnsiTheme="minorHAnsi" w:cstheme="minorHAnsi"/>
                          <w:lang w:eastAsia="zh-TW"/>
                        </w:rPr>
                        <w:t xml:space="preserve">selected as target species. </w:t>
                      </w:r>
                      <w:ins w:id="55" w:author="Heather Bryan" w:date="2025-12-05T14:11:00Z" w16du:dateUtc="2025-12-05T22:11:00Z">
                        <w:r w:rsidR="00D319E5">
                          <w:rPr>
                            <w:rFonts w:asciiTheme="minorHAnsi" w:hAnsiTheme="minorHAnsi" w:cstheme="minorHAnsi"/>
                            <w:lang w:eastAsia="zh-TW"/>
                          </w:rPr>
                          <w:t>Sentence about where the data came from and</w:t>
                        </w:r>
                      </w:ins>
                      <w:ins w:id="56" w:author="Heather Bryan" w:date="2025-12-05T14:12:00Z" w16du:dateUtc="2025-12-05T22:12:00Z">
                        <w:r w:rsidR="00D319E5">
                          <w:rPr>
                            <w:rFonts w:asciiTheme="minorHAnsi" w:hAnsiTheme="minorHAnsi" w:cstheme="minorHAnsi"/>
                            <w:lang w:eastAsia="zh-TW"/>
                          </w:rPr>
                          <w:t xml:space="preserve"> number of sites</w:t>
                        </w:r>
                      </w:ins>
                      <w:ins w:id="57" w:author="Heather Bryan" w:date="2025-12-05T14:11:00Z" w16du:dateUtc="2025-12-05T22:11:00Z">
                        <w:r w:rsidR="00D319E5">
                          <w:rPr>
                            <w:rFonts w:asciiTheme="minorHAnsi" w:hAnsiTheme="minorHAnsi" w:cstheme="minorHAnsi"/>
                            <w:lang w:eastAsia="zh-TW"/>
                          </w:rPr>
                          <w:t xml:space="preserve">. </w:t>
                        </w:r>
                      </w:ins>
                      <w:r w:rsidR="00B067DB" w:rsidRPr="00B067DB">
                        <w:rPr>
                          <w:rFonts w:asciiTheme="minorHAnsi" w:hAnsiTheme="minorHAnsi" w:cstheme="minorHAnsi"/>
                          <w:lang w:eastAsia="zh-TW"/>
                        </w:rPr>
                        <w:t xml:space="preserve">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v:textbox>
                <w10:wrap type="square" anchorx="margin"/>
              </v:shape>
            </w:pict>
          </mc:Fallback>
        </mc:AlternateContent>
      </w:r>
      <w:commentRangeStart w:id="38"/>
      <w:commentRangeEnd w:id="38"/>
      <w:r w:rsidR="00793274">
        <w:rPr>
          <w:rStyle w:val="CommentReference"/>
        </w:rPr>
        <w:commentReference w:id="38"/>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ustul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hammondi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Vireo </w:t>
            </w:r>
            <w:proofErr w:type="spellStart"/>
            <w:r w:rsidRPr="00BD07A4">
              <w:rPr>
                <w:rFonts w:asciiTheme="minorHAnsi" w:hAnsiTheme="minorHAnsi" w:cstheme="minorHAnsi"/>
                <w:i/>
                <w:iCs/>
                <w:szCs w:val="24"/>
              </w:rPr>
              <w:t>gilv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Regulus </w:t>
            </w:r>
            <w:proofErr w:type="spellStart"/>
            <w:r w:rsidRPr="00BD07A4">
              <w:rPr>
                <w:rFonts w:asciiTheme="minorHAnsi" w:hAnsiTheme="minorHAnsi" w:cstheme="minorHAnsi"/>
                <w:i/>
                <w:iCs/>
                <w:szCs w:val="24"/>
              </w:rPr>
              <w:t>satrap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Junco </w:t>
            </w:r>
            <w:proofErr w:type="spellStart"/>
            <w:r w:rsidRPr="00BD07A4">
              <w:rPr>
                <w:rFonts w:asciiTheme="minorHAnsi" w:hAnsiTheme="minorHAnsi" w:cstheme="minorHAnsi"/>
                <w:i/>
                <w:iCs/>
                <w:szCs w:val="24"/>
              </w:rPr>
              <w:t>hyema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Piranga </w:t>
            </w:r>
            <w:proofErr w:type="spellStart"/>
            <w:r w:rsidRPr="00BD07A4">
              <w:rPr>
                <w:rFonts w:asciiTheme="minorHAnsi" w:hAnsiTheme="minorHAnsi" w:cstheme="minorHAnsi"/>
                <w:i/>
                <w:iCs/>
                <w:szCs w:val="24"/>
              </w:rPr>
              <w:t>ludovician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Turdus </w:t>
            </w:r>
            <w:proofErr w:type="spellStart"/>
            <w:r w:rsidRPr="00BD07A4">
              <w:rPr>
                <w:rFonts w:asciiTheme="minorHAnsi" w:hAnsiTheme="minorHAnsi" w:cstheme="minorHAnsi"/>
                <w:i/>
                <w:iCs/>
                <w:szCs w:val="24"/>
              </w:rPr>
              <w:t>migrator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olmie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lat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arkes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oveboracens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Zonotrichia</w:t>
            </w:r>
            <w:proofErr w:type="spellEnd"/>
            <w:r w:rsidRPr="00BD07A4">
              <w:rPr>
                <w:rFonts w:asciiTheme="minorHAnsi" w:hAnsiTheme="minorHAnsi" w:cstheme="minorHAnsi"/>
                <w:i/>
                <w:iCs/>
                <w:szCs w:val="24"/>
              </w:rPr>
              <w:t xml:space="preserve"> albicollis</w:t>
            </w:r>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gramStart"/>
            <w:r w:rsidRPr="00BD07A4">
              <w:rPr>
                <w:rFonts w:asciiTheme="minorHAnsi" w:hAnsiTheme="minorHAnsi" w:cstheme="minorHAnsi"/>
                <w:i/>
                <w:iCs/>
                <w:szCs w:val="24"/>
              </w:rPr>
              <w:t>Troglodytes</w:t>
            </w:r>
            <w:proofErr w:type="gramEnd"/>
            <w:r w:rsidRPr="00BD07A4">
              <w:rPr>
                <w:rFonts w:asciiTheme="minorHAnsi" w:hAnsiTheme="minorHAnsi" w:cstheme="minorHAnsi"/>
                <w:i/>
                <w:iCs/>
                <w:szCs w:val="24"/>
              </w:rPr>
              <w:t xml:space="preserve">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lastRenderedPageBreak/>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orthylio</w:t>
            </w:r>
            <w:proofErr w:type="spellEnd"/>
            <w:r w:rsidRPr="00BD07A4">
              <w:rPr>
                <w:rFonts w:asciiTheme="minorHAnsi" w:hAnsiTheme="minorHAnsi" w:cstheme="minorHAnsi"/>
                <w:i/>
                <w:iCs/>
                <w:szCs w:val="24"/>
              </w:rPr>
              <w:t xml:space="preserve">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minim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Spizella </w:t>
            </w:r>
            <w:proofErr w:type="spellStart"/>
            <w:r w:rsidRPr="00BD07A4">
              <w:rPr>
                <w:rFonts w:asciiTheme="minorHAnsi" w:hAnsiTheme="minorHAnsi" w:cstheme="minorHAnsi"/>
                <w:i/>
                <w:iCs/>
                <w:szCs w:val="24"/>
              </w:rPr>
              <w:t>passerina</w:t>
            </w:r>
            <w:proofErr w:type="spellEnd"/>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Bombycill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dr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coop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Ixore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aev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hudsonic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sordidul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oberhols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aln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richa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diffici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guttatus</w:t>
            </w:r>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rdellina</w:t>
            </w:r>
            <w:proofErr w:type="spellEnd"/>
            <w:r w:rsidRPr="00BD07A4">
              <w:rPr>
                <w:rFonts w:asciiTheme="minorHAnsi" w:hAnsiTheme="minorHAnsi" w:cstheme="minorHAnsi"/>
                <w:i/>
                <w:iCs/>
                <w:szCs w:val="24"/>
              </w:rPr>
              <w:t xml:space="preserve">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rvus </w:t>
            </w:r>
            <w:proofErr w:type="spellStart"/>
            <w:r w:rsidRPr="00BD07A4">
              <w:rPr>
                <w:rFonts w:asciiTheme="minorHAnsi" w:hAnsiTheme="minorHAnsi" w:cstheme="minorHAnsi"/>
                <w:i/>
                <w:iCs/>
                <w:szCs w:val="24"/>
              </w:rPr>
              <w:t>brachyrhyncho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Melospiz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melodi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5386F7EA" w14:textId="13FCBDAF" w:rsidR="00840136" w:rsidRDefault="00840136" w:rsidP="00274F1E">
      <w:pPr>
        <w:rPr>
          <w:lang w:eastAsia="zh-TW"/>
        </w:rPr>
      </w:pPr>
      <w:r w:rsidRPr="00840136">
        <w:rPr>
          <w:lang w:eastAsia="zh-TW"/>
        </w:rPr>
        <w:t xml:space="preserve">We </w:t>
      </w:r>
      <w:r w:rsidR="00D25B95">
        <w:rPr>
          <w:lang w:eastAsia="zh-TW"/>
        </w:rPr>
        <w:t xml:space="preserve">calculated </w:t>
      </w:r>
      <w:r w:rsidR="0057690A">
        <w:rPr>
          <w:lang w:eastAsia="zh-TW"/>
        </w:rPr>
        <w:t xml:space="preserve">the number of days on which each of the </w:t>
      </w:r>
      <w:r w:rsidRPr="00840136">
        <w:rPr>
          <w:lang w:eastAsia="zh-TW"/>
        </w:rPr>
        <w:t xml:space="preserve">40 target species </w:t>
      </w:r>
      <w:r w:rsidR="0057690A">
        <w:rPr>
          <w:lang w:eastAsia="zh-TW"/>
        </w:rPr>
        <w:t xml:space="preserve">was detected at each of the </w:t>
      </w:r>
      <w:r w:rsidRPr="00840136">
        <w:rPr>
          <w:lang w:eastAsia="zh-TW"/>
        </w:rPr>
        <w:t>59 sites (</w:t>
      </w:r>
      <w:r w:rsidRPr="00840136">
        <w:rPr>
          <w:b/>
          <w:bCs/>
          <w:lang w:eastAsia="zh-TW"/>
        </w:rPr>
        <w:t>Fig. 2</w:t>
      </w:r>
      <w:r w:rsidRPr="00840136">
        <w:rPr>
          <w:lang w:eastAsia="zh-TW"/>
        </w:rPr>
        <w:t xml:space="preserve">). To characterize similarities in site use among species, we applied k-means clustering to group species with comparable detection patterns across sites. Prior to clustering, we </w:t>
      </w:r>
      <w:r w:rsidR="00F768ED">
        <w:rPr>
          <w:lang w:eastAsia="zh-TW"/>
        </w:rPr>
        <w:t>applied data normalization</w:t>
      </w:r>
      <w:r w:rsidRPr="00840136">
        <w:rPr>
          <w:lang w:eastAsia="zh-TW"/>
        </w:rPr>
        <w:t xml:space="preserve"> by dividing the number of species ARU days by the total number of ARU days per site, thereby accounting for variation in sampling effort. To determine the optimal number of clusters, we evaluated two approaches: the total within-cluster sum of squares (“elbow method”) using the </w:t>
      </w:r>
      <w:proofErr w:type="spellStart"/>
      <w:r w:rsidRPr="00840136">
        <w:rPr>
          <w:i/>
          <w:iCs/>
          <w:lang w:eastAsia="zh-TW"/>
        </w:rPr>
        <w:t>factoextra</w:t>
      </w:r>
      <w:proofErr w:type="spellEnd"/>
      <w:r w:rsidRPr="00840136">
        <w:rPr>
          <w:i/>
          <w:iCs/>
          <w:lang w:eastAsia="zh-TW"/>
        </w:rPr>
        <w:t>::</w:t>
      </w:r>
      <w:proofErr w:type="spellStart"/>
      <w:r w:rsidRPr="00840136">
        <w:rPr>
          <w:i/>
          <w:iCs/>
          <w:lang w:eastAsia="zh-TW"/>
        </w:rPr>
        <w:t>fviz_nbclust</w:t>
      </w:r>
      <w:proofErr w:type="spellEnd"/>
      <w:r w:rsidRPr="00840136">
        <w:rPr>
          <w:i/>
          <w:iCs/>
          <w:lang w:eastAsia="zh-TW"/>
        </w:rPr>
        <w:t>()</w:t>
      </w:r>
      <w:r w:rsidRPr="00840136">
        <w:rPr>
          <w:lang w:eastAsia="zh-TW"/>
        </w:rPr>
        <w:t xml:space="preserve"> function </w:t>
      </w:r>
      <w:r w:rsidR="00CC2D62">
        <w:rPr>
          <w:lang w:eastAsia="zh-TW"/>
        </w:rPr>
        <w:fldChar w:fldCharType="begin"/>
      </w:r>
      <w:r w:rsidR="00CC2D62">
        <w:rPr>
          <w:lang w:eastAsia="zh-TW"/>
        </w:rPr>
        <w:instrText xml:space="preserve"> ADDIN ZOTERO_ITEM CSL_CITATION {"citationID":"PIbKY6h4","properties":{"formattedCitation":"(Kassambara 2017)","plainCitation":"(Kassambara 2017)","noteIndex":0},"citationItems":[{"id":265,"uris":["http://zotero.org/users/12201677/items/5QF4B4ZU"],"itemData":{"id":265,"type":"book","publisher":"Statistical tools for high-throughput data analysis","title":"Practical guide to principal component methods in R: PCA, M (CA), FAMD, MFA, HCPC, factoextra","volume":"2","author":[{"family":"Kassambara","given":"Alboukadel"}],"issued":{"date-parts":[["2017"]]}}}],"schema":"https://github.com/citation-style-language/schema/raw/master/csl-citation.json"} </w:instrText>
      </w:r>
      <w:r w:rsidR="00CC2D62">
        <w:rPr>
          <w:lang w:eastAsia="zh-TW"/>
        </w:rPr>
        <w:fldChar w:fldCharType="separate"/>
      </w:r>
      <w:r w:rsidR="00CC2D62" w:rsidRPr="00CC2D62">
        <w:rPr>
          <w:rFonts w:cs="Times New Roman"/>
        </w:rPr>
        <w:t>(</w:t>
      </w:r>
      <w:proofErr w:type="spellStart"/>
      <w:r w:rsidR="00CC2D62" w:rsidRPr="00CC2D62">
        <w:rPr>
          <w:rFonts w:cs="Times New Roman"/>
        </w:rPr>
        <w:t>Kassambara</w:t>
      </w:r>
      <w:proofErr w:type="spellEnd"/>
      <w:r w:rsidR="00CC2D62" w:rsidRPr="00CC2D62">
        <w:rPr>
          <w:rFonts w:cs="Times New Roman"/>
        </w:rPr>
        <w:t xml:space="preserve"> 2017)</w:t>
      </w:r>
      <w:r w:rsidR="00CC2D62">
        <w:rPr>
          <w:lang w:eastAsia="zh-TW"/>
        </w:rPr>
        <w:fldChar w:fldCharType="end"/>
      </w:r>
      <w:r w:rsidRPr="00840136">
        <w:rPr>
          <w:lang w:eastAsia="zh-TW"/>
        </w:rPr>
        <w:t xml:space="preserve">, and the gap statistic using the </w:t>
      </w:r>
      <w:r w:rsidRPr="00840136">
        <w:rPr>
          <w:i/>
          <w:iCs/>
          <w:lang w:eastAsia="zh-TW"/>
        </w:rPr>
        <w:t>cluster::</w:t>
      </w:r>
      <w:proofErr w:type="spellStart"/>
      <w:r w:rsidRPr="00840136">
        <w:rPr>
          <w:i/>
          <w:iCs/>
          <w:lang w:eastAsia="zh-TW"/>
        </w:rPr>
        <w:t>clusGap</w:t>
      </w:r>
      <w:proofErr w:type="spellEnd"/>
      <w:r w:rsidRPr="00840136">
        <w:rPr>
          <w:i/>
          <w:iCs/>
          <w:lang w:eastAsia="zh-TW"/>
        </w:rPr>
        <w:t>()</w:t>
      </w:r>
      <w:r w:rsidRPr="00840136">
        <w:rPr>
          <w:lang w:eastAsia="zh-TW"/>
        </w:rPr>
        <w:t xml:space="preserve"> and </w:t>
      </w:r>
      <w:proofErr w:type="spellStart"/>
      <w:r w:rsidRPr="00840136">
        <w:rPr>
          <w:i/>
          <w:iCs/>
          <w:lang w:eastAsia="zh-TW"/>
        </w:rPr>
        <w:t>factoextra</w:t>
      </w:r>
      <w:proofErr w:type="spellEnd"/>
      <w:r w:rsidRPr="00840136">
        <w:rPr>
          <w:i/>
          <w:iCs/>
          <w:lang w:eastAsia="zh-TW"/>
        </w:rPr>
        <w:t>::</w:t>
      </w:r>
      <w:proofErr w:type="spellStart"/>
      <w:r w:rsidRPr="00840136">
        <w:rPr>
          <w:i/>
          <w:iCs/>
          <w:lang w:eastAsia="zh-TW"/>
        </w:rPr>
        <w:t>fviz_gap_stat</w:t>
      </w:r>
      <w:proofErr w:type="spellEnd"/>
      <w:r w:rsidRPr="00840136">
        <w:rPr>
          <w:i/>
          <w:iCs/>
          <w:lang w:eastAsia="zh-TW"/>
        </w:rPr>
        <w:t>()</w:t>
      </w:r>
      <w:r w:rsidRPr="00840136">
        <w:rPr>
          <w:lang w:eastAsia="zh-TW"/>
        </w:rPr>
        <w:t xml:space="preserve"> functions </w:t>
      </w:r>
      <w:r w:rsidR="00CC2D62">
        <w:rPr>
          <w:lang w:eastAsia="zh-TW"/>
        </w:rPr>
        <w:fldChar w:fldCharType="begin"/>
      </w:r>
      <w:r w:rsidR="00CC2D62">
        <w:rPr>
          <w:lang w:eastAsia="zh-TW"/>
        </w:rPr>
        <w:instrText xml:space="preserve"> ADDIN ZOTERO_ITEM CSL_CITATION {"citationID":"YWjvOUYL","properties":{"formattedCitation":"(Kassambara 2017)","plainCitation":"(Kassambara 2017)","noteIndex":0},"citationItems":[{"id":265,"uris":["http://zotero.org/users/12201677/items/5QF4B4ZU"],"itemData":{"id":265,"type":"book","publisher":"Statistical tools for high-throughput data analysis","title":"Practical guide to principal component methods in R: PCA, M (CA), FAMD, MFA, HCPC, factoextra","volume":"2","author":[{"family":"Kassambara","given":"Alboukadel"}],"issued":{"date-parts":[["2017"]]}}}],"schema":"https://github.com/citation-style-language/schema/raw/master/csl-citation.json"} </w:instrText>
      </w:r>
      <w:r w:rsidR="00CC2D62">
        <w:rPr>
          <w:lang w:eastAsia="zh-TW"/>
        </w:rPr>
        <w:fldChar w:fldCharType="separate"/>
      </w:r>
      <w:r w:rsidR="00CC2D62" w:rsidRPr="00CC2D62">
        <w:rPr>
          <w:rFonts w:cs="Times New Roman"/>
        </w:rPr>
        <w:t>(Kassambara 2017)</w:t>
      </w:r>
      <w:r w:rsidR="00CC2D62">
        <w:rPr>
          <w:lang w:eastAsia="zh-TW"/>
        </w:rPr>
        <w:fldChar w:fldCharType="end"/>
      </w:r>
      <w:r w:rsidRPr="00840136">
        <w:rPr>
          <w:lang w:eastAsia="zh-TW"/>
        </w:rPr>
        <w:t xml:space="preserve">. Final clustering was performed using the </w:t>
      </w:r>
      <w:proofErr w:type="spellStart"/>
      <w:r w:rsidRPr="00840136">
        <w:rPr>
          <w:i/>
          <w:iCs/>
          <w:lang w:eastAsia="zh-TW"/>
        </w:rPr>
        <w:t>kmeans</w:t>
      </w:r>
      <w:proofErr w:type="spellEnd"/>
      <w:r w:rsidRPr="00840136">
        <w:rPr>
          <w:i/>
          <w:iCs/>
          <w:lang w:eastAsia="zh-TW"/>
        </w:rPr>
        <w:t>()</w:t>
      </w:r>
      <w:r w:rsidRPr="00840136">
        <w:rPr>
          <w:lang w:eastAsia="zh-TW"/>
        </w:rPr>
        <w:t xml:space="preserve"> function in R</w:t>
      </w:r>
      <w:r w:rsidR="00CC2D62">
        <w:rPr>
          <w:lang w:eastAsia="zh-TW"/>
        </w:rPr>
        <w:t xml:space="preserve"> </w:t>
      </w:r>
      <w:r w:rsidR="00CC2D62">
        <w:rPr>
          <w:lang w:eastAsia="zh-TW"/>
        </w:rPr>
        <w:fldChar w:fldCharType="begin"/>
      </w:r>
      <w:r w:rsidR="00CC2D62">
        <w:rPr>
          <w:lang w:eastAsia="zh-TW"/>
        </w:rPr>
        <w:instrText xml:space="preserve"> ADDIN ZOTERO_ITEM CSL_CITATION {"citationID":"za1DMb6P","properties":{"formattedCitation":"(Lemenkova 2019)","plainCitation":"(Lemenkova 2019)","noteIndex":0},"citationItems":[{"id":266,"uris":["http://zotero.org/users/12201677/items/PYBB6GGK"],"itemData":{"id":266,"type":"article-journal","abstract":"Cluster analysis by k-means algorithm by R programming is the scope of the current paper. The study assesses the similarity of the sampling data derived from the GIS project by homogeneity of their attribute parameters aimed to analyze similar clusters of the observa- tion data by the variety of parameters: geology (similar location on the tectonic plates, sediment thickness, igneous volcanic areas), bathymetry (similar depth ranges) and geomorphology (similar slope steepness and aspect). The geological case study is Mariana Trench. Clustering as ef- fective statistical method to detect similar groups in the data set. Tech- nically, major used R libraries include { cluster } , { factoextra } , { ggplot2 } . Minor R libraries include { wordcloud } , { tm } . Several clusters were tested from 2 to 7, optical number is 5. The findings include following computed and visualized results illustrated by 8 figures: 1) correlation matrix show- ing crossing correlations in the combination of factors; 2) comparison of the bi -factors in-between the factors revealed pairwise correlation; 3) pairwise comparative analysis enabled to observe an influence on the variables as bi -factors: in response to the decreasing sediment thickness, slope angles go in parallel; 4) the location of the volcanic igneous ar- eas cause a cyclic repetition of the curve for the slope angles, and those of the volcanic zones have correlation with the slope angle and aspect degree. Findings reveals that four variables affect geomorphology of the trench: slope angle, sediment thickness, aspect degree and volcanic ig- neous areas. The paper includes 7 listings of R programming codes for repeatability of the algorithms in similar research.","container-title":"International Journal of Informatics and Applied Mathematics","ISSN":"2667-6990","issue":"1","journalAbbreviation":"IJIAM","language":"en","note":"publisher: International Society of Academicians","page":"1-26","source":"dergipark.org.tr","title":"K-means Clustering in R Libraries {cluster} and {factoextra} for Grouping Oceanographic Data","volume":"2","author":[{"family":"Lemenkova","given":"Polina"}],"issued":{"date-parts":[["2019",9,23]]}}}],"schema":"https://github.com/citation-style-language/schema/raw/master/csl-citation.json"} </w:instrText>
      </w:r>
      <w:r w:rsidR="00CC2D62">
        <w:rPr>
          <w:lang w:eastAsia="zh-TW"/>
        </w:rPr>
        <w:fldChar w:fldCharType="separate"/>
      </w:r>
      <w:r w:rsidR="00CC2D62" w:rsidRPr="00CC2D62">
        <w:rPr>
          <w:rFonts w:cs="Times New Roman"/>
        </w:rPr>
        <w:t>(Lemenkova 2019)</w:t>
      </w:r>
      <w:r w:rsidR="00CC2D62">
        <w:rPr>
          <w:lang w:eastAsia="zh-TW"/>
        </w:rPr>
        <w:fldChar w:fldCharType="end"/>
      </w:r>
      <w:r w:rsidRPr="00840136">
        <w:rPr>
          <w:lang w:eastAsia="zh-TW"/>
        </w:rPr>
        <w:t>.</w:t>
      </w:r>
    </w:p>
    <w:p w14:paraId="33750055" w14:textId="27E308EE" w:rsidR="00274F1E" w:rsidRPr="00274F1E" w:rsidRDefault="00274F1E" w:rsidP="00274F1E">
      <w:pPr>
        <w:rPr>
          <w:lang w:eastAsia="zh-TW"/>
        </w:rPr>
      </w:pPr>
      <w:r w:rsidRPr="00274F1E">
        <w:rPr>
          <w:lang w:eastAsia="zh-TW"/>
        </w:rPr>
        <w:t xml:space="preserve">Direct comparisons of observed species richness across sites (i.e., the number of coloured cells in each column of </w:t>
      </w:r>
      <w:r w:rsidRPr="007D1EB5">
        <w:rPr>
          <w:b/>
          <w:bCs/>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8B1364">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762858" w:rsidRPr="00762858">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w:t>
      </w:r>
      <w:proofErr w:type="spellStart"/>
      <w:r w:rsidRPr="00274F1E">
        <w:rPr>
          <w:lang w:eastAsia="zh-TW"/>
        </w:rPr>
        <w:t>iNEXT</w:t>
      </w:r>
      <w:proofErr w:type="spellEnd"/>
      <w:r w:rsidRPr="00274F1E">
        <w:rPr>
          <w:lang w:eastAsia="zh-TW"/>
        </w:rPr>
        <w:t xml:space="preserve"> (</w:t>
      </w:r>
      <w:proofErr w:type="spellStart"/>
      <w:r w:rsidRPr="00274F1E">
        <w:rPr>
          <w:lang w:eastAsia="zh-TW"/>
        </w:rPr>
        <w:t>iNterpolation</w:t>
      </w:r>
      <w:proofErr w:type="spellEnd"/>
      <w:r w:rsidRPr="00274F1E">
        <w:rPr>
          <w:lang w:eastAsia="zh-TW"/>
        </w:rPr>
        <w:t xml:space="preserve"> and </w:t>
      </w:r>
      <w:proofErr w:type="spellStart"/>
      <w:r w:rsidRPr="00274F1E">
        <w:rPr>
          <w:lang w:eastAsia="zh-TW"/>
        </w:rPr>
        <w:t>EXTrapolation</w:t>
      </w:r>
      <w:proofErr w:type="spellEnd"/>
      <w:r w:rsidRPr="00274F1E">
        <w:rPr>
          <w:lang w:eastAsia="zh-TW"/>
        </w:rPr>
        <w:t xml:space="preserve">) R package </w:t>
      </w:r>
      <w:r w:rsidR="003C6B5F">
        <w:rPr>
          <w:lang w:eastAsia="zh-TW"/>
        </w:rPr>
        <w:fldChar w:fldCharType="begin"/>
      </w:r>
      <w:r w:rsidR="00762858">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762858" w:rsidRPr="00762858">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proofErr w:type="spellStart"/>
      <w:proofErr w:type="gramStart"/>
      <w:r w:rsidRPr="00274F1E">
        <w:rPr>
          <w:i/>
          <w:iCs/>
          <w:lang w:eastAsia="zh-TW"/>
        </w:rPr>
        <w:t>iNEXT</w:t>
      </w:r>
      <w:proofErr w:type="spellEnd"/>
      <w:r w:rsidRPr="00274F1E">
        <w:rPr>
          <w:i/>
          <w:iCs/>
          <w:lang w:eastAsia="zh-TW"/>
        </w:rPr>
        <w:t>::</w:t>
      </w:r>
      <w:proofErr w:type="spellStart"/>
      <w:r w:rsidRPr="00274F1E">
        <w:rPr>
          <w:i/>
          <w:iCs/>
          <w:lang w:eastAsia="zh-TW"/>
        </w:rPr>
        <w:t>ChaoRichness</w:t>
      </w:r>
      <w:proofErr w:type="spellEnd"/>
      <w:r w:rsidRPr="00274F1E">
        <w:rPr>
          <w:i/>
          <w:iCs/>
          <w:lang w:eastAsia="zh-TW"/>
        </w:rPr>
        <w:t>(</w:t>
      </w:r>
      <w:proofErr w:type="gramEnd"/>
      <w:r w:rsidRPr="00274F1E">
        <w:rPr>
          <w:i/>
          <w:iCs/>
          <w:lang w:eastAsia="zh-TW"/>
        </w:rPr>
        <w:t>)</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14"/>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08B4F53" w:rsidR="00696C74" w:rsidRPr="00B77768" w:rsidRDefault="003A50B6" w:rsidP="004B5EBC">
      <w:pPr>
        <w:pStyle w:val="Heading2"/>
      </w:pPr>
      <w:r>
        <w:lastRenderedPageBreak/>
        <w:t xml:space="preserve">LiDAR </w:t>
      </w:r>
      <w:r w:rsidR="005E3913">
        <w:t>covariates</w:t>
      </w:r>
      <w:r>
        <w:t xml:space="preserve"> and model selection</w:t>
      </w:r>
    </w:p>
    <w:p w14:paraId="33F9802B" w14:textId="0FFD165F" w:rsidR="00110D2A" w:rsidRDefault="00D63E27" w:rsidP="004B5EBC">
      <w:pPr>
        <w:rPr>
          <w:lang w:eastAsia="zh-TW"/>
        </w:rPr>
      </w:pPr>
      <w:r w:rsidRPr="00D63E27">
        <w:t xml:space="preserve">LiDAR data were collected in 2015 during the leaf-off season, </w:t>
      </w:r>
      <w:commentRangeStart w:id="39"/>
      <w:r w:rsidRPr="00D63E27">
        <w:t xml:space="preserve">with a point density of </w:t>
      </w:r>
      <w:r w:rsidRPr="00D63E27">
        <w:rPr>
          <w:color w:val="FF0000"/>
        </w:rPr>
        <w:t>XYZ</w:t>
      </w:r>
      <w:commentRangeEnd w:id="39"/>
      <w:r w:rsidR="00285A49">
        <w:rPr>
          <w:rStyle w:val="CommentReference"/>
        </w:rPr>
        <w:commentReference w:id="39"/>
      </w:r>
      <w:r w:rsidRPr="00D63E27">
        <w:t xml:space="preserve">. </w:t>
      </w:r>
      <w:r w:rsidR="000F25F6">
        <w:t xml:space="preserve">As all sites in the study had not undergone significant disturbance since 2015, the LiDAR </w:t>
      </w:r>
      <w:r w:rsidR="00942EDE">
        <w:rPr>
          <w:rFonts w:hint="eastAsia"/>
          <w:lang w:eastAsia="zh-TW"/>
        </w:rPr>
        <w:t xml:space="preserve">covariates </w:t>
      </w:r>
      <w:r w:rsidR="000F25F6">
        <w:t xml:space="preserve">reflect the same relative habitat composition/shifts to allow </w:t>
      </w:r>
      <w:del w:id="40" w:author="Heather Bryan" w:date="2025-12-08T22:08:00Z" w16du:dateUtc="2025-12-09T06:08:00Z">
        <w:r w:rsidR="000F25F6" w:rsidDel="00914B3F">
          <w:delText>the use to compare</w:delText>
        </w:r>
      </w:del>
      <w:ins w:id="41" w:author="Heather Bryan" w:date="2025-12-08T22:08:00Z" w16du:dateUtc="2025-12-09T06:08:00Z">
        <w:r w:rsidR="00914B3F">
          <w:t>for comparison</w:t>
        </w:r>
      </w:ins>
      <w:r w:rsidR="000F25F6">
        <w:t xml:space="preserve"> with the audio data</w:t>
      </w:r>
      <w:ins w:id="42" w:author="Heather Bryan" w:date="2025-12-08T22:08:00Z" w16du:dateUtc="2025-12-09T06:08:00Z">
        <w:r w:rsidR="00914B3F">
          <w:t xml:space="preserve"> collected in </w:t>
        </w:r>
        <w:r w:rsidR="00F62A2F">
          <w:t>(years x to y)</w:t>
        </w:r>
      </w:ins>
      <w:r w:rsidR="000F25F6">
        <w:t xml:space="preserve">. </w:t>
      </w:r>
      <w:r w:rsidRPr="00D63E27">
        <w:t>We applied an area-based approach to rasterize the point clouds at a spatial resolution of 10 meters. For modeling purposes, we aggregated habitat covariates within a 100-meter radius around each ARU site to represent the area a bird might be using when detected</w:t>
      </w:r>
      <w:r w:rsidR="00F768ED">
        <w:t xml:space="preserve"> </w:t>
      </w:r>
      <w:r w:rsidR="00B17D75">
        <w:fldChar w:fldCharType="begin"/>
      </w:r>
      <w:r w:rsidR="00B17D75">
        <w:instrText xml:space="preserve"> ADDIN ZOTERO_ITEM CSL_CITATION {"citationID":"41HDg90F","properties":{"formattedCitation":"(P\\uc0\\u233{}rez-Granados 2025)","plainCitation":"(Pérez-Granados 2025)","noteIndex":0},"citationItems":[{"id":268,"uris":["http://zotero.org/users/12201677/items/FLXA93L3"],"itemData":{"id":268,"type":"article-journal","abstract":"BirdNET es una herramienta de aprendizaje automático capaz de identificar 6.500 especies de aves en todo el mundo. BirdNET está disponible en diferentes plataformas, pero con versiones y algoritmos diferentes, lo que puede llevar a resultados confusos. En este Forum, volví a analizar las grabaciones de Pérez-Granados (2023) utilizando BirdNET-Analyzer, la plataforma de BirdNET enfocada en la investigación, en lugar de la plataforma de demostración (BirdNET-Api) utilizada en el estudio original. BirdNET-Analyzer superó a BirdNET-Api al detectar un 28% más de vocalizaciones y mantener altas probabilidades de detección a mayores distancias (75 metros frente a 50 metros). A diferencia del estudio original, hubo diferencias significativas en las probabilidades de detección entre modelos de grabadoras y entre las especies detectadas con más frecuencia. Los puntajes de confianza de BirdNET-Analyzer también variaron: decrecieron significativamente según aumentaba la distancia del ave al grabador, y varía entre las diferentes especies y los tipos de grabadoras empleadas, relaciones que no se observaron en el estudio original. Estos hallazgos pueden proporcionar información valiosa para futuros estudios pasivos de monitoreo acústico de aves utilizando BirdNET, al poner de manifiesto que existe un compromiso entre la precisión y el radio de detección, y podría ayudar en el modelado de radios de detección para mejorar la estimación de densidad de aves y la comparabilidad entre estudios. En general, la variabilidad en los puntajes de confianza entre distancias, grabadores, y especies, enfatiza la necesidad de realizar más investigaciones para optimizar los programas de monitoreo a gran escala que usan BirdNET, los cuales a menudo requieren identificar umbrales óptimos de valores de confianza para cada especie. Finalmente, este Forum destaca la importancia de utilizar BirdNET-Analyzer para fines de investigación a fin de evitar interpretaciones erróneas.—PérezGranados, C. (2025). Las puntuaciones de confianza de BirdNET decrecen con la distancia del ave al grabador: revisitando a Pérez-Granados (2023). Ardeola, 72: 149-159.","container-title":"Ardeola","DOI":"10.13157/arla.72.2.2025.fo1","ISSN":"0570-7358, 2341-0825","issue":"2","journalAbbreviation":"arla","note":"publisher: Spanish Society of Ornithology","page":"149-159","source":"bioone.org","title":"Birdnet Confidence Scores Decrease with Bird Distance from the Recorder: Revisiting Pérez-Granados (2023)","title-short":"Birdnet Confidence Scores Decrease with Bird Distance from the Recorder","volume":"72","author":[{"family":"Pérez-Granados","given":"Cristian"}],"issued":{"date-parts":[["2025",4]]}}}],"schema":"https://github.com/citation-style-language/schema/raw/master/csl-citation.json"} </w:instrText>
      </w:r>
      <w:r w:rsidR="00B17D75">
        <w:fldChar w:fldCharType="separate"/>
      </w:r>
      <w:r w:rsidR="00B17D75" w:rsidRPr="00B17D75">
        <w:rPr>
          <w:rFonts w:cs="Times New Roman"/>
        </w:rPr>
        <w:t>(Pérez-Granados 2025)</w:t>
      </w:r>
      <w:r w:rsidR="00B17D75">
        <w:fldChar w:fldCharType="end"/>
      </w:r>
      <w:r w:rsidRPr="00D63E27">
        <w:t>. A total of</w:t>
      </w:r>
      <w:r w:rsidR="00206295">
        <w:t xml:space="preserve"> 17 </w:t>
      </w:r>
      <w:r w:rsidRPr="00D63E27">
        <w:t>LiDAR-derived variables were considered as candidate covariates (</w:t>
      </w:r>
      <w:r w:rsidRPr="00BA56EE">
        <w:rPr>
          <w:b/>
          <w:bCs/>
        </w:rPr>
        <w:t>Table 3</w:t>
      </w:r>
      <w:r w:rsidRPr="00D63E27">
        <w:t xml:space="preserve">). These covariates were classified following the framework outlined in </w:t>
      </w:r>
      <w:proofErr w:type="spellStart"/>
      <w:r w:rsidRPr="00D63E27">
        <w:t>Bakx</w:t>
      </w:r>
      <w:proofErr w:type="spellEnd"/>
      <w:r w:rsidRPr="00D63E27">
        <w:t xml:space="preserve"> et al. (2018), which highlights canopy structure and total vegetation metrics as the most commonly associated with bird species richness (see Fig. 4 in </w:t>
      </w:r>
      <w:r w:rsidR="003C6B5F">
        <w:fldChar w:fldCharType="begin"/>
      </w:r>
      <w:r w:rsidR="00D452A5">
        <w:instrText xml:space="preserve"> ADDIN ZOTERO_ITEM CSL_CITATION {"citationID":"rfpIENbh","properties":{"formattedCitation":"(Bakx et al., 2019)","plainCitation":"(Bakx et al., 2019)","dontUpdate":true,"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Bakx et al.</w:t>
      </w:r>
      <w:r w:rsidR="00762858">
        <w:rPr>
          <w:rFonts w:cs="Times New Roman"/>
        </w:rPr>
        <w:t xml:space="preserve"> </w:t>
      </w:r>
      <w:r w:rsidR="003C6B5F" w:rsidRPr="003C6B5F">
        <w:rPr>
          <w:rFonts w:cs="Times New Roman"/>
        </w:rPr>
        <w:t>2019)</w:t>
      </w:r>
      <w:r w:rsidR="003C6B5F">
        <w:fldChar w:fldCharType="end"/>
      </w:r>
      <w:r w:rsidR="003C6B5F">
        <w:rPr>
          <w:rFonts w:hint="eastAsia"/>
          <w:lang w:eastAsia="zh-TW"/>
        </w:rPr>
        <w:t>.</w:t>
      </w:r>
    </w:p>
    <w:p w14:paraId="611DA266" w14:textId="271F8AC5" w:rsidR="005E3913" w:rsidRDefault="008B7C5C" w:rsidP="005E3913">
      <w:r>
        <w:t>T</w:t>
      </w:r>
      <w:r w:rsidRPr="008B7C5C">
        <w:t xml:space="preserve">o reduce multicollinearity and ensure model stability, we calculated pairwise correlations among the covariates and removed those with correlations greater than 0.8. </w:t>
      </w:r>
      <w:r>
        <w:t>Furthermore</w:t>
      </w:r>
      <w:r w:rsidRPr="008B7C5C">
        <w:t xml:space="preserve">, we computed variance inflation factors (VIFs) </w:t>
      </w:r>
      <w:r w:rsidR="00942EDE">
        <w:rPr>
          <w:rFonts w:hint="eastAsia"/>
          <w:lang w:eastAsia="zh-TW"/>
        </w:rPr>
        <w:t xml:space="preserve">to ensure </w:t>
      </w:r>
      <w:r w:rsidR="005E3913">
        <w:t>all the covariates h</w:t>
      </w:r>
      <w:r w:rsidR="00942EDE">
        <w:rPr>
          <w:rFonts w:hint="eastAsia"/>
          <w:lang w:eastAsia="zh-TW"/>
        </w:rPr>
        <w:t>aving</w:t>
      </w:r>
      <w:r w:rsidR="005E3913">
        <w:t xml:space="preserve"> a VIF less than </w:t>
      </w:r>
      <w:r w:rsidRPr="008B7C5C">
        <w:t>5. This pre-selection ensured that only relatively independent covariates were included in the subsequent model selection.</w:t>
      </w:r>
      <w:r>
        <w:t xml:space="preserve"> </w:t>
      </w:r>
      <w:commentRangeStart w:id="43"/>
      <w:r w:rsidR="005E3913" w:rsidRPr="005E3913">
        <w:t>We</w:t>
      </w:r>
      <w:r w:rsidR="00942EDE">
        <w:rPr>
          <w:rFonts w:hint="eastAsia"/>
          <w:lang w:eastAsia="zh-TW"/>
        </w:rPr>
        <w:t xml:space="preserve"> then</w:t>
      </w:r>
      <w:r w:rsidR="005E3913" w:rsidRPr="005E3913">
        <w:t xml:space="preserve"> </w:t>
      </w:r>
      <w:r w:rsidR="005E3913">
        <w:t>used</w:t>
      </w:r>
      <w:r w:rsidR="005E3913" w:rsidRPr="005E3913">
        <w:t xml:space="preserve"> an information-theoretical approach for model selection</w:t>
      </w:r>
      <w:commentRangeEnd w:id="43"/>
      <w:r w:rsidR="00DE30CA">
        <w:rPr>
          <w:rStyle w:val="CommentReference"/>
        </w:rPr>
        <w:commentReference w:id="43"/>
      </w:r>
      <w:r w:rsidR="005E3913" w:rsidRPr="005E3913">
        <w:t xml:space="preserve">. Specifically, we fitted models using all possible linear combinations of the LiDAR covariates, calculating Akaike weights to quantify the relative support for each model. For each covariate, we then computed the sum of model weights by summing the weights across all models in which the covariate appeared. Covariates with high sum of weights (&gt; 0.8) consistently appeared in the best-supported models, </w:t>
      </w:r>
      <w:r w:rsidR="00942EDE">
        <w:rPr>
          <w:rFonts w:hint="eastAsia"/>
          <w:lang w:eastAsia="zh-TW"/>
        </w:rPr>
        <w:t>representing a high</w:t>
      </w:r>
      <w:r w:rsidR="005E3913" w:rsidRPr="005E3913">
        <w:t xml:space="preserve"> variable importance. </w:t>
      </w:r>
      <w:r w:rsidR="005E3913" w:rsidRPr="005E3913">
        <w:lastRenderedPageBreak/>
        <w:t xml:space="preserve">This analysis was conducted using the </w:t>
      </w:r>
      <w:proofErr w:type="spellStart"/>
      <w:r w:rsidR="00942EDE" w:rsidRPr="00942EDE">
        <w:rPr>
          <w:rFonts w:hint="eastAsia"/>
          <w:i/>
          <w:iCs/>
          <w:lang w:eastAsia="zh-TW"/>
        </w:rPr>
        <w:t>MuMIn</w:t>
      </w:r>
      <w:proofErr w:type="spellEnd"/>
      <w:r w:rsidR="00942EDE" w:rsidRPr="00942EDE">
        <w:rPr>
          <w:rFonts w:hint="eastAsia"/>
          <w:i/>
          <w:iCs/>
          <w:lang w:eastAsia="zh-TW"/>
        </w:rPr>
        <w:t>::</w:t>
      </w:r>
      <w:r w:rsidR="005E3913" w:rsidRPr="005E3913">
        <w:rPr>
          <w:i/>
          <w:iCs/>
        </w:rPr>
        <w:t>dredge()</w:t>
      </w:r>
      <w:r w:rsidR="005E3913" w:rsidRPr="005E3913">
        <w:t xml:space="preserve"> function </w:t>
      </w:r>
      <w:r w:rsidR="005E3913">
        <w:rPr>
          <w:lang w:eastAsia="zh-TW"/>
        </w:rPr>
        <w:fldChar w:fldCharType="begin"/>
      </w:r>
      <w:r w:rsidR="005E3913">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5E3913">
        <w:rPr>
          <w:lang w:eastAsia="zh-TW"/>
        </w:rPr>
        <w:fldChar w:fldCharType="separate"/>
      </w:r>
      <w:r w:rsidR="005E3913" w:rsidRPr="00762858">
        <w:rPr>
          <w:rFonts w:cs="Times New Roman"/>
        </w:rPr>
        <w:t>(</w:t>
      </w:r>
      <w:proofErr w:type="spellStart"/>
      <w:r w:rsidR="005E3913" w:rsidRPr="00762858">
        <w:rPr>
          <w:rFonts w:cs="Times New Roman"/>
        </w:rPr>
        <w:t>Bartoń</w:t>
      </w:r>
      <w:proofErr w:type="spellEnd"/>
      <w:r w:rsidR="005E3913" w:rsidRPr="00762858">
        <w:rPr>
          <w:rFonts w:cs="Times New Roman"/>
        </w:rPr>
        <w:t xml:space="preserve"> 2025)</w:t>
      </w:r>
      <w:r w:rsidR="005E3913">
        <w:rPr>
          <w:lang w:eastAsia="zh-TW"/>
        </w:rPr>
        <w:fldChar w:fldCharType="end"/>
      </w:r>
      <w:r w:rsidR="005E3913" w:rsidRPr="005E3913">
        <w:t xml:space="preserve">, with the full model specified as a linear </w:t>
      </w:r>
      <w:commentRangeStart w:id="44"/>
      <w:commentRangeStart w:id="45"/>
      <w:r w:rsidR="005E3913" w:rsidRPr="005E3913">
        <w:t>regression</w:t>
      </w:r>
      <w:commentRangeEnd w:id="44"/>
      <w:r w:rsidR="00B6390D">
        <w:rPr>
          <w:rStyle w:val="CommentReference"/>
        </w:rPr>
        <w:commentReference w:id="44"/>
      </w:r>
      <w:commentRangeEnd w:id="45"/>
      <w:r w:rsidR="00251650">
        <w:rPr>
          <w:rStyle w:val="CommentReference"/>
        </w:rPr>
        <w:commentReference w:id="45"/>
      </w:r>
      <w:r w:rsidR="005E3913" w:rsidRPr="005E3913">
        <w:t>.</w:t>
      </w:r>
    </w:p>
    <w:p w14:paraId="5476B178" w14:textId="596F11A3" w:rsidR="00C948F8" w:rsidRDefault="00C948F8" w:rsidP="004B5EBC">
      <w:pPr>
        <w:rPr>
          <w:lang w:val="en-US"/>
        </w:rPr>
      </w:pPr>
      <w:r w:rsidRPr="00E400BB">
        <w:rPr>
          <w:noProof/>
          <w:color w:val="FF0000"/>
          <w:lang w:eastAsia="zh-TW"/>
        </w:rPr>
        <mc:AlternateContent>
          <mc:Choice Requires="wps">
            <w:drawing>
              <wp:anchor distT="45720" distB="45720" distL="114300" distR="114300" simplePos="0" relativeHeight="251683840" behindDoc="0" locked="0" layoutInCell="1" allowOverlap="1" wp14:anchorId="736C21D6" wp14:editId="564B2912">
                <wp:simplePos x="0" y="0"/>
                <wp:positionH relativeFrom="margin">
                  <wp:align>center</wp:align>
                </wp:positionH>
                <wp:positionV relativeFrom="paragraph">
                  <wp:posOffset>226908</wp:posOffset>
                </wp:positionV>
                <wp:extent cx="5925820" cy="880110"/>
                <wp:effectExtent l="0" t="0" r="0" b="0"/>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880673"/>
                        </a:xfrm>
                        <a:prstGeom prst="rect">
                          <a:avLst/>
                        </a:prstGeom>
                        <a:solidFill>
                          <a:srgbClr val="FFFFFF"/>
                        </a:solidFill>
                        <a:ln w="9525">
                          <a:noFill/>
                          <a:miter lim="800000"/>
                          <a:headEnd/>
                          <a:tailEnd/>
                        </a:ln>
                      </wps:spPr>
                      <wps:txbx>
                        <w:txbxContent>
                          <w:p w14:paraId="308046DD" w14:textId="72A8356F"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9D4F20" w:rsidRPr="009D4F20">
                              <w:rPr>
                                <w:rFonts w:asciiTheme="minorHAnsi" w:hAnsiTheme="minorHAnsi" w:cstheme="minorHAnsi"/>
                                <w:lang w:eastAsia="zh-TW"/>
                              </w:rPr>
                              <w:t xml:space="preserve">LiDAR-derived habitat covariates used in the analysis, including measures of canopy structure, vegetation density, and ground features. Covariates retained after the correlation and multicollinearity screening are shown in bold (see </w:t>
                            </w:r>
                            <w:r w:rsidR="009D4F20" w:rsidRPr="009D4F20">
                              <w:rPr>
                                <w:rFonts w:asciiTheme="minorHAnsi" w:hAnsiTheme="minorHAnsi" w:cstheme="minorHAnsi"/>
                                <w:b/>
                                <w:bCs/>
                                <w:lang w:eastAsia="zh-TW"/>
                              </w:rPr>
                              <w:t>Results</w:t>
                            </w:r>
                            <w:r w:rsidR="009D4F20" w:rsidRPr="009D4F20">
                              <w:rPr>
                                <w:rFonts w:asciiTheme="minorHAnsi" w:hAnsiTheme="minorHAnsi" w:cstheme="minorHAnsi"/>
                                <w:lang w:eastAsia="zh-TW"/>
                              </w:rPr>
                              <w:t xml:space="preserve"> section for det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69.3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" stroked="f">
                <v:textbox>
                  <w:txbxContent>
                    <w:p w14:paraId="308046DD" w14:textId="72A8356F"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9D4F20" w:rsidRPr="009D4F20">
                        <w:rPr>
                          <w:rFonts w:asciiTheme="minorHAnsi" w:hAnsiTheme="minorHAnsi" w:cstheme="minorHAnsi"/>
                          <w:lang w:eastAsia="zh-TW"/>
                        </w:rPr>
                        <w:t xml:space="preserve">LiDAR-derived habitat covariates used in the analysis, including measures of canopy structure, vegetation density, and ground features. Covariates retained after the correlation and multicollinearity screening are shown in bold (see </w:t>
                      </w:r>
                      <w:r w:rsidR="009D4F20" w:rsidRPr="009D4F20">
                        <w:rPr>
                          <w:rFonts w:asciiTheme="minorHAnsi" w:hAnsiTheme="minorHAnsi" w:cstheme="minorHAnsi"/>
                          <w:b/>
                          <w:bCs/>
                          <w:lang w:eastAsia="zh-TW"/>
                        </w:rPr>
                        <w:t>Results</w:t>
                      </w:r>
                      <w:r w:rsidR="009D4F20" w:rsidRPr="009D4F20">
                        <w:rPr>
                          <w:rFonts w:asciiTheme="minorHAnsi" w:hAnsiTheme="minorHAnsi" w:cstheme="minorHAnsi"/>
                          <w:lang w:eastAsia="zh-TW"/>
                        </w:rPr>
                        <w:t xml:space="preserve"> section for detail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commentRangeStart w:id="46"/>
            <w:r>
              <w:rPr>
                <w:rFonts w:asciiTheme="minorHAnsi" w:eastAsiaTheme="minorEastAsia" w:hAnsiTheme="minorHAnsi" w:cstheme="minorHAnsi"/>
                <w:szCs w:val="24"/>
                <w:lang w:eastAsia="zh-TW"/>
              </w:rPr>
              <w:t>Definition</w:t>
            </w:r>
            <w:commentRangeEnd w:id="46"/>
            <w:r w:rsidR="00C57085">
              <w:rPr>
                <w:rStyle w:val="CommentReference"/>
              </w:rPr>
              <w:commentReference w:id="46"/>
            </w:r>
          </w:p>
        </w:tc>
      </w:tr>
      <w:tr w:rsidR="00562982" w:rsidRPr="00740CDE" w14:paraId="763A8A54" w14:textId="77777777" w:rsidTr="00604F11">
        <w:tc>
          <w:tcPr>
            <w:tcW w:w="1475" w:type="dxa"/>
            <w:vMerge w:val="restart"/>
            <w:tcBorders>
              <w:top w:val="nil"/>
              <w:left w:val="nil"/>
              <w:right w:val="nil"/>
            </w:tcBorders>
            <w:tcMar>
              <w:top w:w="25" w:type="dxa"/>
              <w:left w:w="85" w:type="dxa"/>
              <w:bottom w:w="25" w:type="dxa"/>
              <w:right w:w="85" w:type="dxa"/>
            </w:tcMar>
          </w:tcPr>
          <w:p w14:paraId="0E262085" w14:textId="77777777" w:rsidR="00562982"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2909BA" w:rsidRDefault="00635C76"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2909BA">
              <w:rPr>
                <w:rFonts w:asciiTheme="minorHAnsi" w:eastAsiaTheme="minorEastAsia" w:hAnsiTheme="minorHAnsi" w:cstheme="minorHAnsi"/>
                <w:b/>
                <w:bCs/>
                <w:szCs w:val="24"/>
                <w:lang w:eastAsia="zh-TW"/>
              </w:rPr>
              <w:t>d</w:t>
            </w:r>
            <w:r w:rsidR="00562982" w:rsidRPr="002909BA">
              <w:rPr>
                <w:rFonts w:asciiTheme="minorHAnsi" w:eastAsiaTheme="minorEastAsia" w:hAnsiTheme="minorHAnsi" w:cstheme="minorHAnsi"/>
                <w:b/>
                <w:bCs/>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604F11">
        <w:tc>
          <w:tcPr>
            <w:tcW w:w="1475" w:type="dxa"/>
            <w:vMerge/>
            <w:tcBorders>
              <w:left w:val="nil"/>
              <w:right w:val="nil"/>
            </w:tcBorders>
            <w:tcMar>
              <w:top w:w="25" w:type="dxa"/>
              <w:left w:w="85" w:type="dxa"/>
              <w:bottom w:w="25" w:type="dxa"/>
              <w:right w:w="85" w:type="dxa"/>
            </w:tcMar>
          </w:tcPr>
          <w:p w14:paraId="3ED9AA1B" w14:textId="3D70EA13"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2909BA" w:rsidRDefault="00AA1920"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2909BA">
              <w:rPr>
                <w:rFonts w:asciiTheme="minorHAnsi" w:eastAsiaTheme="minorEastAsia" w:hAnsiTheme="minorHAnsi" w:cstheme="minorHAnsi"/>
                <w:b/>
                <w:bCs/>
                <w:szCs w:val="24"/>
                <w:lang w:eastAsia="zh-TW"/>
              </w:rPr>
              <w:t>s</w:t>
            </w:r>
            <w:r w:rsidR="00562982" w:rsidRPr="002909BA">
              <w:rPr>
                <w:rFonts w:asciiTheme="minorHAnsi" w:eastAsiaTheme="minorEastAsia" w:hAnsiTheme="minorHAnsi" w:cstheme="minorHAnsi"/>
                <w:b/>
                <w:bCs/>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604F11">
        <w:tc>
          <w:tcPr>
            <w:tcW w:w="1475" w:type="dxa"/>
            <w:vMerge/>
            <w:tcBorders>
              <w:left w:val="nil"/>
              <w:right w:val="nil"/>
            </w:tcBorders>
            <w:tcMar>
              <w:top w:w="25" w:type="dxa"/>
              <w:left w:w="85" w:type="dxa"/>
              <w:bottom w:w="25" w:type="dxa"/>
              <w:right w:w="85" w:type="dxa"/>
            </w:tcMar>
          </w:tcPr>
          <w:p w14:paraId="2FE217F7" w14:textId="7E0AF195"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2909BA" w:rsidRDefault="00562982"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2909BA">
              <w:rPr>
                <w:rFonts w:asciiTheme="minorHAnsi" w:eastAsiaTheme="minorEastAsia" w:hAnsiTheme="minorHAnsi" w:cstheme="minorHAnsi"/>
                <w:b/>
                <w:bCs/>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CE60EE" w:rsidRPr="00740CDE" w14:paraId="69D1DA7F" w14:textId="77777777" w:rsidTr="00604F11">
        <w:tc>
          <w:tcPr>
            <w:tcW w:w="1475" w:type="dxa"/>
            <w:vMerge/>
            <w:tcBorders>
              <w:left w:val="nil"/>
              <w:right w:val="nil"/>
            </w:tcBorders>
            <w:tcMar>
              <w:top w:w="25" w:type="dxa"/>
              <w:left w:w="85" w:type="dxa"/>
              <w:bottom w:w="25" w:type="dxa"/>
              <w:right w:w="85" w:type="dxa"/>
            </w:tcMar>
          </w:tcPr>
          <w:p w14:paraId="246B76AB" w14:textId="77777777" w:rsidR="00CE60EE" w:rsidRPr="00342396" w:rsidRDefault="00CE60EE"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45793AFB" w:rsidR="00CE60EE" w:rsidRPr="002909BA" w:rsidRDefault="00CE60EE"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proofErr w:type="spellStart"/>
            <w:r w:rsidRPr="002909BA">
              <w:rPr>
                <w:rFonts w:asciiTheme="minorHAnsi" w:eastAsiaTheme="minorEastAsia" w:hAnsiTheme="minorHAnsi" w:cstheme="minorHAnsi"/>
                <w:b/>
                <w:bCs/>
                <w:szCs w:val="24"/>
                <w:lang w:eastAsia="zh-TW"/>
              </w:rPr>
              <w:t>d_</w:t>
            </w:r>
            <w:r w:rsidR="002909BA" w:rsidRPr="002909BA">
              <w:rPr>
                <w:rFonts w:asciiTheme="minorHAnsi" w:eastAsiaTheme="minorEastAsia" w:hAnsiTheme="minorHAnsi" w:cstheme="minorHAnsi"/>
                <w:b/>
                <w:bCs/>
                <w:szCs w:val="24"/>
                <w:lang w:eastAsia="zh-TW"/>
              </w:rPr>
              <w:t>lid</w:t>
            </w:r>
            <w:r w:rsidRPr="002909BA">
              <w:rPr>
                <w:rFonts w:asciiTheme="minorHAnsi" w:eastAsiaTheme="minorEastAsia" w:hAnsiTheme="minorHAnsi" w:cstheme="minorHAnsi"/>
                <w:b/>
                <w:bCs/>
                <w:szCs w:val="24"/>
                <w:lang w:eastAsia="zh-TW"/>
              </w:rPr>
              <w:t>_rip_wet_str_le</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6D3110ED" w14:textId="23FEC82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2909BA" w:rsidRDefault="00562982"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proofErr w:type="spellStart"/>
            <w:r w:rsidRPr="002909BA">
              <w:rPr>
                <w:rFonts w:asciiTheme="minorHAnsi" w:eastAsiaTheme="minorEastAsia" w:hAnsiTheme="minorHAnsi" w:cstheme="minorHAnsi"/>
                <w:b/>
                <w:bCs/>
                <w:szCs w:val="24"/>
                <w:lang w:eastAsia="zh-TW"/>
              </w:rPr>
              <w:t>d_vri_polyedge</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1FBEDA97" w14:textId="4790D041"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58754F" w:rsidRDefault="00562982"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58754F">
              <w:rPr>
                <w:rFonts w:asciiTheme="minorHAnsi" w:eastAsiaTheme="minorEastAsia" w:hAnsiTheme="minorHAnsi" w:cstheme="minorHAnsi"/>
                <w:b/>
                <w:bCs/>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604F11">
        <w:tc>
          <w:tcPr>
            <w:tcW w:w="1475" w:type="dxa"/>
            <w:vMerge/>
            <w:tcBorders>
              <w:left w:val="nil"/>
              <w:right w:val="nil"/>
            </w:tcBorders>
            <w:tcMar>
              <w:top w:w="25" w:type="dxa"/>
              <w:left w:w="85" w:type="dxa"/>
              <w:bottom w:w="25" w:type="dxa"/>
              <w:right w:w="85" w:type="dxa"/>
            </w:tcMar>
          </w:tcPr>
          <w:p w14:paraId="4EFEF846" w14:textId="09A414B0" w:rsidR="00AA1920" w:rsidRPr="00342396" w:rsidRDefault="00AA1920"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2909BA" w:rsidRDefault="00AA1920"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2909BA">
              <w:rPr>
                <w:rFonts w:asciiTheme="minorHAnsi" w:eastAsiaTheme="minorEastAsia" w:hAnsiTheme="minorHAnsi" w:cstheme="minorHAnsi"/>
                <w:b/>
                <w:bCs/>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604F11">
        <w:tc>
          <w:tcPr>
            <w:tcW w:w="1475" w:type="dxa"/>
            <w:vMerge/>
            <w:tcBorders>
              <w:left w:val="nil"/>
              <w:right w:val="nil"/>
            </w:tcBorders>
            <w:tcMar>
              <w:top w:w="25" w:type="dxa"/>
              <w:left w:w="85" w:type="dxa"/>
              <w:bottom w:w="25" w:type="dxa"/>
              <w:right w:w="85" w:type="dxa"/>
            </w:tcMar>
          </w:tcPr>
          <w:p w14:paraId="4F9B0710" w14:textId="76BA474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2909BA" w:rsidRDefault="00562982"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2909BA">
              <w:rPr>
                <w:rFonts w:asciiTheme="minorHAnsi" w:eastAsiaTheme="minorEastAsia" w:hAnsiTheme="minorHAnsi" w:cstheme="minorHAnsi"/>
                <w:b/>
                <w:bCs/>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604F11">
        <w:tc>
          <w:tcPr>
            <w:tcW w:w="1475" w:type="dxa"/>
            <w:vMerge/>
            <w:tcBorders>
              <w:left w:val="nil"/>
              <w:right w:val="nil"/>
            </w:tcBorders>
            <w:tcMar>
              <w:top w:w="25" w:type="dxa"/>
              <w:left w:w="85" w:type="dxa"/>
              <w:bottom w:w="25" w:type="dxa"/>
              <w:right w:w="85" w:type="dxa"/>
            </w:tcMar>
          </w:tcPr>
          <w:p w14:paraId="6ADD9A4C" w14:textId="7712DBCA"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3BEBA3ED" w14:textId="355407B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604AF2E7" w14:textId="1A90D1D1" w:rsidR="00635C76" w:rsidRPr="00342396" w:rsidRDefault="00635C76"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commentRangeStart w:id="47"/>
            <w:r>
              <w:rPr>
                <w:rFonts w:asciiTheme="minorHAnsi" w:eastAsiaTheme="minorEastAsia" w:hAnsiTheme="minorHAnsi" w:cstheme="minorHAnsi"/>
                <w:szCs w:val="24"/>
                <w:lang w:eastAsia="zh-TW"/>
              </w:rPr>
              <w:t>Total</w:t>
            </w:r>
            <w:commentRangeEnd w:id="47"/>
            <w:r w:rsidR="00FA63ED">
              <w:rPr>
                <w:rStyle w:val="CommentReference"/>
              </w:rPr>
              <w:commentReference w:id="47"/>
            </w:r>
            <w:r>
              <w:rPr>
                <w:rFonts w:asciiTheme="minorHAnsi" w:eastAsiaTheme="minorEastAsia" w:hAnsiTheme="minorHAnsi" w:cstheme="minorHAnsi"/>
                <w:szCs w:val="24"/>
                <w:lang w:eastAsia="zh-TW"/>
              </w:rPr>
              <w:t xml:space="preserve">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2909BA" w:rsidRDefault="00635C76"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r w:rsidRPr="002909BA">
              <w:rPr>
                <w:rFonts w:asciiTheme="minorHAnsi" w:eastAsiaTheme="minorEastAsia" w:hAnsiTheme="minorHAnsi" w:cstheme="minorHAnsi"/>
                <w:b/>
                <w:bCs/>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2909BA" w:rsidRDefault="00635C76" w:rsidP="00CE60EE">
            <w:pPr>
              <w:autoSpaceDE w:val="0"/>
              <w:autoSpaceDN w:val="0"/>
              <w:adjustRightInd w:val="0"/>
              <w:spacing w:after="0" w:line="276" w:lineRule="auto"/>
              <w:jc w:val="center"/>
              <w:rPr>
                <w:rFonts w:asciiTheme="minorHAnsi" w:eastAsiaTheme="minorEastAsia" w:hAnsiTheme="minorHAnsi" w:cstheme="minorHAnsi"/>
                <w:b/>
                <w:bCs/>
                <w:szCs w:val="24"/>
                <w:lang w:eastAsia="zh-TW"/>
              </w:rPr>
            </w:pPr>
            <w:proofErr w:type="spellStart"/>
            <w:r w:rsidRPr="002909BA">
              <w:rPr>
                <w:rFonts w:asciiTheme="minorHAnsi" w:eastAsiaTheme="minorEastAsia" w:hAnsiTheme="minorHAnsi" w:cstheme="minorHAnsi"/>
                <w:b/>
                <w:bCs/>
                <w:szCs w:val="24"/>
                <w:lang w:eastAsia="zh-TW"/>
              </w:rPr>
              <w:t>prop_decid</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ecid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conf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tree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ba_dens</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4BEE48B7" w14:textId="3C6A9AE7" w:rsidR="00301A44" w:rsidRDefault="00301A44" w:rsidP="004B5EBC">
      <w:pPr>
        <w:pStyle w:val="Heading1"/>
        <w:rPr>
          <w:lang w:val="en-US"/>
        </w:rPr>
      </w:pPr>
      <w:r w:rsidRPr="00301A44">
        <w:rPr>
          <w:lang w:val="en-US"/>
        </w:rPr>
        <w:lastRenderedPageBreak/>
        <w:t>Result</w:t>
      </w:r>
      <w:ins w:id="48" w:author="Heather Bryan" w:date="2025-12-08T22:17:00Z" w16du:dateUtc="2025-12-09T06:17:00Z">
        <w:r w:rsidR="00FB77EC">
          <w:rPr>
            <w:lang w:val="en-US"/>
          </w:rPr>
          <w:t>s</w:t>
        </w:r>
      </w:ins>
    </w:p>
    <w:p w14:paraId="30C18166" w14:textId="559FBB0D" w:rsidR="00BD07A4" w:rsidRDefault="003D76BE" w:rsidP="004B5EBC">
      <w:pPr>
        <w:pStyle w:val="Heading2"/>
        <w:rPr>
          <w:lang w:val="en-US" w:eastAsia="zh-TW"/>
        </w:rPr>
      </w:pPr>
      <w:r>
        <w:rPr>
          <w:lang w:val="en-US" w:eastAsia="zh-TW"/>
        </w:rPr>
        <w:t>A</w:t>
      </w:r>
      <w:r w:rsidR="00BD07A4">
        <w:rPr>
          <w:lang w:val="en-US" w:eastAsia="zh-TW"/>
        </w:rPr>
        <w:t>symptotic richness</w:t>
      </w:r>
      <w:r>
        <w:rPr>
          <w:lang w:val="en-US" w:eastAsia="zh-TW"/>
        </w:rPr>
        <w:t xml:space="preserve"> </w:t>
      </w:r>
      <w:r w:rsidR="00206295">
        <w:rPr>
          <w:lang w:val="en-US" w:eastAsia="zh-TW"/>
        </w:rPr>
        <w:t>estimates</w:t>
      </w:r>
    </w:p>
    <w:p w14:paraId="3EEF9FD4" w14:textId="7FE5EB2D" w:rsidR="0058754F" w:rsidRDefault="002458A3" w:rsidP="00206295">
      <w:pPr>
        <w:rPr>
          <w:noProof/>
        </w:rPr>
      </w:pPr>
      <w:r>
        <w:rPr>
          <w:noProof/>
        </w:rPr>
        <mc:AlternateContent>
          <mc:Choice Requires="wps">
            <w:drawing>
              <wp:anchor distT="45720" distB="45720" distL="114300" distR="114300" simplePos="0" relativeHeight="251679744" behindDoc="0" locked="0" layoutInCell="1" allowOverlap="1" wp14:anchorId="77B1EEB5" wp14:editId="6E8C63E2">
                <wp:simplePos x="0" y="0"/>
                <wp:positionH relativeFrom="margin">
                  <wp:posOffset>-106045</wp:posOffset>
                </wp:positionH>
                <wp:positionV relativeFrom="paragraph">
                  <wp:posOffset>2477135</wp:posOffset>
                </wp:positionV>
                <wp:extent cx="6403340" cy="4682490"/>
                <wp:effectExtent l="0" t="0" r="0" b="381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3340" cy="4682490"/>
                        </a:xfrm>
                        <a:prstGeom prst="rect">
                          <a:avLst/>
                        </a:prstGeom>
                        <a:solidFill>
                          <a:srgbClr val="FFFFFF"/>
                        </a:solidFill>
                        <a:ln w="9525">
                          <a:noFill/>
                          <a:miter lim="800000"/>
                          <a:headEnd/>
                          <a:tailEnd/>
                        </a:ln>
                      </wps:spPr>
                      <wps:txbx>
                        <w:txbxContent>
                          <w:p w14:paraId="1936EDF5" w14:textId="6FE3E236" w:rsidR="003D76BE" w:rsidRDefault="00DA0237" w:rsidP="003D76BE">
                            <w:pPr>
                              <w:spacing w:after="0"/>
                              <w:jc w:val="center"/>
                              <w:rPr>
                                <w:lang w:eastAsia="zh-TW"/>
                              </w:rPr>
                            </w:pPr>
                            <w:r>
                              <w:rPr>
                                <w:noProof/>
                              </w:rPr>
                              <w:drawing>
                                <wp:inline distT="0" distB="0" distL="0" distR="0" wp14:anchorId="67E8C4B6" wp14:editId="3FDF1FA8">
                                  <wp:extent cx="6211570" cy="2981960"/>
                                  <wp:effectExtent l="0" t="0" r="0" b="8890"/>
                                  <wp:docPr id="2027443348" name="Picture 14"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43348" name="Picture 14" descr="A graph of different day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11570" cy="2981960"/>
                                          </a:xfrm>
                                          <a:prstGeom prst="rect">
                                            <a:avLst/>
                                          </a:prstGeom>
                                          <a:noFill/>
                                          <a:ln>
                                            <a:noFill/>
                                          </a:ln>
                                        </pic:spPr>
                                      </pic:pic>
                                    </a:graphicData>
                                  </a:graphic>
                                </wp:inline>
                              </w:drawing>
                            </w:r>
                          </w:p>
                          <w:p w14:paraId="6B5394C9" w14:textId="65169EF8" w:rsidR="003D76BE" w:rsidRPr="0018449A" w:rsidRDefault="003D76BE" w:rsidP="003D76BE">
                            <w:pPr>
                              <w:spacing w:after="0" w:line="240" w:lineRule="auto"/>
                            </w:pPr>
                            <w:r w:rsidRPr="0086199F">
                              <w:rPr>
                                <w:rFonts w:asciiTheme="minorHAnsi" w:hAnsiTheme="minorHAnsi" w:cstheme="minorHAnsi"/>
                                <w:b/>
                                <w:bCs/>
                              </w:rPr>
                              <w:t xml:space="preserve">Fig. </w:t>
                            </w:r>
                            <w:r w:rsidR="007B1244">
                              <w:rPr>
                                <w:rFonts w:asciiTheme="minorHAnsi" w:hAnsiTheme="minorHAnsi" w:cstheme="minorHAnsi"/>
                                <w:b/>
                                <w:bCs/>
                                <w:lang w:eastAsia="zh-TW"/>
                              </w:rPr>
                              <w:t>3</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w:t>
                            </w:r>
                            <w:r w:rsidR="002458A3">
                              <w:rPr>
                                <w:rFonts w:asciiTheme="minorHAnsi" w:hAnsiTheme="minorHAnsi" w:cstheme="minorHAnsi"/>
                              </w:rPr>
                              <w:t xml:space="preserve"> (i.e., ARU days)</w:t>
                            </w:r>
                            <w:r w:rsidR="00206295" w:rsidRPr="00206295">
                              <w:rPr>
                                <w:rFonts w:asciiTheme="minorHAnsi" w:hAnsiTheme="minorHAnsi" w:cstheme="minorHAnsi"/>
                              </w:rPr>
                              <w:t>: (A) fewer than 90</w:t>
                            </w:r>
                            <w:r w:rsidR="002458A3">
                              <w:rPr>
                                <w:rFonts w:asciiTheme="minorHAnsi" w:hAnsiTheme="minorHAnsi" w:cstheme="minorHAnsi"/>
                              </w:rPr>
                              <w:t xml:space="preserve"> days</w:t>
                            </w:r>
                            <w:r w:rsidR="00206295" w:rsidRPr="00206295">
                              <w:rPr>
                                <w:rFonts w:asciiTheme="minorHAnsi" w:hAnsiTheme="minorHAnsi" w:cstheme="minorHAnsi"/>
                              </w:rPr>
                              <w:t>, (B) between 90 and 120</w:t>
                            </w:r>
                            <w:r w:rsidR="002458A3">
                              <w:rPr>
                                <w:rFonts w:asciiTheme="minorHAnsi" w:hAnsiTheme="minorHAnsi" w:cstheme="minorHAnsi"/>
                              </w:rPr>
                              <w:t xml:space="preserve"> days</w:t>
                            </w:r>
                            <w:r w:rsidR="00206295" w:rsidRPr="00206295">
                              <w:rPr>
                                <w:rFonts w:asciiTheme="minorHAnsi" w:hAnsiTheme="minorHAnsi" w:cstheme="minorHAnsi"/>
                              </w:rPr>
                              <w:t xml:space="preserve">, and (C) </w:t>
                            </w:r>
                            <w:r w:rsidR="002458A3">
                              <w:rPr>
                                <w:rFonts w:asciiTheme="minorHAnsi" w:hAnsiTheme="minorHAnsi" w:cstheme="minorHAnsi"/>
                              </w:rPr>
                              <w:t>greater</w:t>
                            </w:r>
                            <w:r w:rsidR="00206295" w:rsidRPr="00206295">
                              <w:rPr>
                                <w:rFonts w:asciiTheme="minorHAnsi" w:hAnsiTheme="minorHAnsi" w:cstheme="minorHAnsi"/>
                              </w:rPr>
                              <w:t xml:space="preserve"> than 120</w:t>
                            </w:r>
                            <w:r w:rsidR="002458A3">
                              <w:rPr>
                                <w:rFonts w:asciiTheme="minorHAnsi" w:hAnsiTheme="minorHAnsi" w:cstheme="minorHAnsi"/>
                              </w:rPr>
                              <w:t xml:space="preserve"> days</w:t>
                            </w:r>
                            <w:r w:rsidR="00206295" w:rsidRPr="00206295">
                              <w:rPr>
                                <w:rFonts w:asciiTheme="minorHAnsi" w:hAnsiTheme="minorHAnsi" w:cstheme="minorHAnsi"/>
                              </w:rPr>
                              <w:t>.</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r w:rsidR="009A0DD3">
                              <w:rPr>
                                <w:rFonts w:asciiTheme="minorHAnsi" w:hAnsiTheme="minorHAnsi" w:cstheme="minorHAnsi"/>
                              </w:rPr>
                              <w:t xml:space="preserve"> The solid parts of the curve are interpolation of collected data while the dashed parts are extrapolation. </w:t>
                            </w:r>
                            <w:r w:rsidR="00D25408">
                              <w:rPr>
                                <w:rFonts w:asciiTheme="minorHAnsi" w:hAnsiTheme="minorHAnsi" w:cstheme="minorHAnsi"/>
                              </w:rPr>
                              <w:t xml:space="preserve">If the solid line is already approaching the asymptote, it indicates that current sampling </w:t>
                            </w:r>
                            <w:r w:rsidR="009A0DD3">
                              <w:rPr>
                                <w:rFonts w:asciiTheme="minorHAnsi" w:hAnsiTheme="minorHAnsi" w:cstheme="minorHAnsi"/>
                              </w:rPr>
                              <w:t>effort is sufficient in surveying richn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1" type="#_x0000_t202" style="position:absolute;margin-left:-8.35pt;margin-top:195.05pt;width:504.2pt;height:368.7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" stroked="f">
                <v:textbox>
                  <w:txbxContent>
                    <w:p w14:paraId="1936EDF5" w14:textId="6FE3E236" w:rsidR="003D76BE" w:rsidRDefault="00DA0237" w:rsidP="003D76BE">
                      <w:pPr>
                        <w:spacing w:after="0"/>
                        <w:jc w:val="center"/>
                        <w:rPr>
                          <w:lang w:eastAsia="zh-TW"/>
                        </w:rPr>
                      </w:pPr>
                      <w:r>
                        <w:rPr>
                          <w:noProof/>
                        </w:rPr>
                        <w:drawing>
                          <wp:inline distT="0" distB="0" distL="0" distR="0" wp14:anchorId="67E8C4B6" wp14:editId="3FDF1FA8">
                            <wp:extent cx="6211570" cy="2981960"/>
                            <wp:effectExtent l="0" t="0" r="0" b="8890"/>
                            <wp:docPr id="2027443348" name="Picture 14"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43348" name="Picture 14" descr="A graph of different day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11570" cy="2981960"/>
                                    </a:xfrm>
                                    <a:prstGeom prst="rect">
                                      <a:avLst/>
                                    </a:prstGeom>
                                    <a:noFill/>
                                    <a:ln>
                                      <a:noFill/>
                                    </a:ln>
                                  </pic:spPr>
                                </pic:pic>
                              </a:graphicData>
                            </a:graphic>
                          </wp:inline>
                        </w:drawing>
                      </w:r>
                    </w:p>
                    <w:p w14:paraId="6B5394C9" w14:textId="65169EF8" w:rsidR="003D76BE" w:rsidRPr="0018449A" w:rsidRDefault="003D76BE" w:rsidP="003D76BE">
                      <w:pPr>
                        <w:spacing w:after="0" w:line="240" w:lineRule="auto"/>
                      </w:pPr>
                      <w:r w:rsidRPr="0086199F">
                        <w:rPr>
                          <w:rFonts w:asciiTheme="minorHAnsi" w:hAnsiTheme="minorHAnsi" w:cstheme="minorHAnsi"/>
                          <w:b/>
                          <w:bCs/>
                        </w:rPr>
                        <w:t xml:space="preserve">Fig. </w:t>
                      </w:r>
                      <w:r w:rsidR="007B1244">
                        <w:rPr>
                          <w:rFonts w:asciiTheme="minorHAnsi" w:hAnsiTheme="minorHAnsi" w:cstheme="minorHAnsi"/>
                          <w:b/>
                          <w:bCs/>
                          <w:lang w:eastAsia="zh-TW"/>
                        </w:rPr>
                        <w:t>3</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w:t>
                      </w:r>
                      <w:r w:rsidR="002458A3">
                        <w:rPr>
                          <w:rFonts w:asciiTheme="minorHAnsi" w:hAnsiTheme="minorHAnsi" w:cstheme="minorHAnsi"/>
                        </w:rPr>
                        <w:t xml:space="preserve"> (i.e., ARU days)</w:t>
                      </w:r>
                      <w:r w:rsidR="00206295" w:rsidRPr="00206295">
                        <w:rPr>
                          <w:rFonts w:asciiTheme="minorHAnsi" w:hAnsiTheme="minorHAnsi" w:cstheme="minorHAnsi"/>
                        </w:rPr>
                        <w:t>: (A) fewer than 90</w:t>
                      </w:r>
                      <w:r w:rsidR="002458A3">
                        <w:rPr>
                          <w:rFonts w:asciiTheme="minorHAnsi" w:hAnsiTheme="minorHAnsi" w:cstheme="minorHAnsi"/>
                        </w:rPr>
                        <w:t xml:space="preserve"> days</w:t>
                      </w:r>
                      <w:r w:rsidR="00206295" w:rsidRPr="00206295">
                        <w:rPr>
                          <w:rFonts w:asciiTheme="minorHAnsi" w:hAnsiTheme="minorHAnsi" w:cstheme="minorHAnsi"/>
                        </w:rPr>
                        <w:t>, (B) between 90 and 120</w:t>
                      </w:r>
                      <w:r w:rsidR="002458A3">
                        <w:rPr>
                          <w:rFonts w:asciiTheme="minorHAnsi" w:hAnsiTheme="minorHAnsi" w:cstheme="minorHAnsi"/>
                        </w:rPr>
                        <w:t xml:space="preserve"> days</w:t>
                      </w:r>
                      <w:r w:rsidR="00206295" w:rsidRPr="00206295">
                        <w:rPr>
                          <w:rFonts w:asciiTheme="minorHAnsi" w:hAnsiTheme="minorHAnsi" w:cstheme="minorHAnsi"/>
                        </w:rPr>
                        <w:t xml:space="preserve">, and (C) </w:t>
                      </w:r>
                      <w:r w:rsidR="002458A3">
                        <w:rPr>
                          <w:rFonts w:asciiTheme="minorHAnsi" w:hAnsiTheme="minorHAnsi" w:cstheme="minorHAnsi"/>
                        </w:rPr>
                        <w:t>greater</w:t>
                      </w:r>
                      <w:r w:rsidR="00206295" w:rsidRPr="00206295">
                        <w:rPr>
                          <w:rFonts w:asciiTheme="minorHAnsi" w:hAnsiTheme="minorHAnsi" w:cstheme="minorHAnsi"/>
                        </w:rPr>
                        <w:t xml:space="preserve"> than 120</w:t>
                      </w:r>
                      <w:r w:rsidR="002458A3">
                        <w:rPr>
                          <w:rFonts w:asciiTheme="minorHAnsi" w:hAnsiTheme="minorHAnsi" w:cstheme="minorHAnsi"/>
                        </w:rPr>
                        <w:t xml:space="preserve"> days</w:t>
                      </w:r>
                      <w:r w:rsidR="00206295" w:rsidRPr="00206295">
                        <w:rPr>
                          <w:rFonts w:asciiTheme="minorHAnsi" w:hAnsiTheme="minorHAnsi" w:cstheme="minorHAnsi"/>
                        </w:rPr>
                        <w:t>.</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r w:rsidR="009A0DD3">
                        <w:rPr>
                          <w:rFonts w:asciiTheme="minorHAnsi" w:hAnsiTheme="minorHAnsi" w:cstheme="minorHAnsi"/>
                        </w:rPr>
                        <w:t xml:space="preserve"> The solid parts of the curve are interpolation of collected data while the dashed parts are extrapolation. </w:t>
                      </w:r>
                      <w:r w:rsidR="00D25408">
                        <w:rPr>
                          <w:rFonts w:asciiTheme="minorHAnsi" w:hAnsiTheme="minorHAnsi" w:cstheme="minorHAnsi"/>
                        </w:rPr>
                        <w:t xml:space="preserve">If the solid line is already approaching the asymptote, it indicates that current sampling </w:t>
                      </w:r>
                      <w:r w:rsidR="009A0DD3">
                        <w:rPr>
                          <w:rFonts w:asciiTheme="minorHAnsi" w:hAnsiTheme="minorHAnsi" w:cstheme="minorHAnsi"/>
                        </w:rPr>
                        <w:t>effort is sufficient in surveying richness.</w:t>
                      </w:r>
                    </w:p>
                  </w:txbxContent>
                </v:textbox>
                <w10:wrap type="square" anchorx="margin"/>
              </v:shape>
            </w:pict>
          </mc:Fallback>
        </mc:AlternateContent>
      </w:r>
      <w:r w:rsidRPr="002458A3">
        <w:rPr>
          <w:noProof/>
        </w:rPr>
        <w:t xml:space="preserve">Estimated asymptotic species richness across sites ranged from </w:t>
      </w:r>
      <w:commentRangeStart w:id="49"/>
      <w:r w:rsidR="00942EDE">
        <w:rPr>
          <w:rFonts w:hint="eastAsia"/>
          <w:noProof/>
          <w:lang w:eastAsia="zh-TW"/>
        </w:rPr>
        <w:t>29.66</w:t>
      </w:r>
      <w:r w:rsidRPr="002458A3">
        <w:rPr>
          <w:noProof/>
        </w:rPr>
        <w:t xml:space="preserve"> to 48.79</w:t>
      </w:r>
      <w:commentRangeEnd w:id="49"/>
      <w:r w:rsidR="00A85850">
        <w:rPr>
          <w:rStyle w:val="CommentReference"/>
        </w:rPr>
        <w:commentReference w:id="49"/>
      </w:r>
      <w:r w:rsidRPr="002458A3">
        <w:rPr>
          <w:noProof/>
        </w:rPr>
        <w:t xml:space="preserve"> species. Regardless of the number of ARU sampling days per site, species accumulation curves generally approached a plateau, indicating that the observed richness was </w:t>
      </w:r>
      <w:commentRangeStart w:id="50"/>
      <w:r w:rsidRPr="002458A3">
        <w:rPr>
          <w:noProof/>
        </w:rPr>
        <w:t>close to</w:t>
      </w:r>
      <w:commentRangeEnd w:id="50"/>
      <w:r w:rsidR="00E11D62">
        <w:rPr>
          <w:rStyle w:val="CommentReference"/>
        </w:rPr>
        <w:commentReference w:id="50"/>
      </w:r>
      <w:r w:rsidRPr="002458A3">
        <w:rPr>
          <w:noProof/>
        </w:rPr>
        <w:t xml:space="preserve"> the asymptotic estimate </w:t>
      </w:r>
      <w:r w:rsidR="00942EDE">
        <w:rPr>
          <w:rFonts w:hint="eastAsia"/>
          <w:noProof/>
          <w:lang w:eastAsia="zh-TW"/>
        </w:rPr>
        <w:t xml:space="preserve">across all </w:t>
      </w:r>
      <w:r w:rsidRPr="002458A3">
        <w:rPr>
          <w:noProof/>
        </w:rPr>
        <w:t>sampling effort (</w:t>
      </w:r>
      <w:r w:rsidRPr="00D0415C">
        <w:rPr>
          <w:b/>
          <w:bCs/>
          <w:noProof/>
        </w:rPr>
        <w:t>Fig. 3</w:t>
      </w:r>
      <w:r w:rsidRPr="002458A3">
        <w:rPr>
          <w:noProof/>
        </w:rPr>
        <w:t xml:space="preserve">). The mean difference between estimated asymptotic and observed richness was 3.0 species for </w:t>
      </w:r>
      <w:commentRangeStart w:id="51"/>
      <w:r w:rsidRPr="002458A3">
        <w:rPr>
          <w:noProof/>
        </w:rPr>
        <w:t>low-effort sites</w:t>
      </w:r>
      <w:commentRangeEnd w:id="51"/>
      <w:r w:rsidR="007318DD">
        <w:rPr>
          <w:rStyle w:val="CommentReference"/>
        </w:rPr>
        <w:commentReference w:id="51"/>
      </w:r>
      <w:r w:rsidRPr="002458A3">
        <w:rPr>
          <w:noProof/>
        </w:rPr>
        <w:t xml:space="preserve">, 4.6 species for medium-effort sites, and 2.8 species for high-effort sites (Supplementary </w:t>
      </w:r>
      <w:r w:rsidRPr="00D0415C">
        <w:rPr>
          <w:b/>
          <w:bCs/>
          <w:noProof/>
        </w:rPr>
        <w:t xml:space="preserve">Table </w:t>
      </w:r>
      <w:commentRangeStart w:id="52"/>
      <w:commentRangeStart w:id="53"/>
      <w:r w:rsidRPr="00D0415C">
        <w:rPr>
          <w:b/>
          <w:bCs/>
          <w:noProof/>
        </w:rPr>
        <w:t>B</w:t>
      </w:r>
      <w:commentRangeEnd w:id="52"/>
      <w:r w:rsidR="00FB5EC3">
        <w:rPr>
          <w:rStyle w:val="CommentReference"/>
        </w:rPr>
        <w:commentReference w:id="52"/>
      </w:r>
      <w:commentRangeEnd w:id="53"/>
      <w:r w:rsidR="00E96843">
        <w:rPr>
          <w:rStyle w:val="CommentReference"/>
        </w:rPr>
        <w:commentReference w:id="53"/>
      </w:r>
      <w:r w:rsidRPr="002458A3">
        <w:rPr>
          <w:noProof/>
        </w:rPr>
        <w:t>).</w:t>
      </w:r>
      <w:r w:rsidR="0058754F">
        <w:rPr>
          <w:lang w:eastAsia="zh-TW"/>
        </w:rPr>
        <w:t xml:space="preserve"> </w:t>
      </w:r>
    </w:p>
    <w:p w14:paraId="05ED8FE7" w14:textId="66CD496E" w:rsidR="00C37830" w:rsidRDefault="00D0415C" w:rsidP="00C37830">
      <w:pPr>
        <w:pStyle w:val="Heading2"/>
        <w:rPr>
          <w:lang w:val="en-US" w:eastAsia="zh-TW"/>
        </w:rPr>
      </w:pPr>
      <w:r>
        <w:rPr>
          <w:lang w:val="en-US" w:eastAsia="zh-TW"/>
        </w:rPr>
        <w:lastRenderedPageBreak/>
        <w:t>L</w:t>
      </w:r>
      <w:r w:rsidR="00C37830">
        <w:rPr>
          <w:lang w:val="en-US" w:eastAsia="zh-TW"/>
        </w:rPr>
        <w:t xml:space="preserve">iDAR covariate </w:t>
      </w:r>
      <w:r w:rsidR="008B7C5C">
        <w:rPr>
          <w:lang w:val="en-US" w:eastAsia="zh-TW"/>
        </w:rPr>
        <w:t>pre-</w:t>
      </w:r>
      <w:r w:rsidR="00C37830">
        <w:rPr>
          <w:lang w:val="en-US" w:eastAsia="zh-TW"/>
        </w:rPr>
        <w:t>selection</w:t>
      </w:r>
    </w:p>
    <w:p w14:paraId="580A2FCA" w14:textId="479FEF1A" w:rsidR="00296A68" w:rsidRDefault="000B6242" w:rsidP="007B1244">
      <w:pPr>
        <w:spacing w:after="160"/>
        <w:rPr>
          <w:lang w:eastAsia="zh-TW"/>
        </w:rPr>
      </w:pPr>
      <w:r>
        <w:rPr>
          <w:noProof/>
        </w:rPr>
        <mc:AlternateContent>
          <mc:Choice Requires="wps">
            <w:drawing>
              <wp:anchor distT="45720" distB="45720" distL="114300" distR="114300" simplePos="0" relativeHeight="251718656" behindDoc="0" locked="0" layoutInCell="1" allowOverlap="1" wp14:anchorId="08AA0981" wp14:editId="4D374807">
                <wp:simplePos x="0" y="0"/>
                <wp:positionH relativeFrom="margin">
                  <wp:posOffset>-300239</wp:posOffset>
                </wp:positionH>
                <wp:positionV relativeFrom="paragraph">
                  <wp:posOffset>3088294</wp:posOffset>
                </wp:positionV>
                <wp:extent cx="6534785" cy="4676890"/>
                <wp:effectExtent l="0" t="0" r="0" b="9525"/>
                <wp:wrapSquare wrapText="bothSides"/>
                <wp:docPr id="13342400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4785" cy="4676890"/>
                        </a:xfrm>
                        <a:prstGeom prst="rect">
                          <a:avLst/>
                        </a:prstGeom>
                        <a:solidFill>
                          <a:srgbClr val="FFFFFF"/>
                        </a:solidFill>
                        <a:ln w="9525">
                          <a:noFill/>
                          <a:miter lim="800000"/>
                          <a:headEnd/>
                          <a:tailEnd/>
                        </a:ln>
                      </wps:spPr>
                      <wps:txbx>
                        <w:txbxContent>
                          <w:p w14:paraId="3E1044C9" w14:textId="77777777" w:rsidR="000B6242" w:rsidRDefault="000B6242" w:rsidP="000B6242">
                            <w:pPr>
                              <w:spacing w:after="0"/>
                              <w:jc w:val="center"/>
                            </w:pPr>
                            <w:r w:rsidRPr="00943A17">
                              <w:rPr>
                                <w:noProof/>
                              </w:rPr>
                              <w:drawing>
                                <wp:inline distT="0" distB="0" distL="0" distR="0" wp14:anchorId="502C4CC7" wp14:editId="21BE9B6E">
                                  <wp:extent cx="6252365" cy="3845490"/>
                                  <wp:effectExtent l="0" t="0" r="0" b="3175"/>
                                  <wp:docPr id="203782709"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2709" name="Picture 14" descr="A close-up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19811" cy="3886972"/>
                                          </a:xfrm>
                                          <a:prstGeom prst="rect">
                                            <a:avLst/>
                                          </a:prstGeom>
                                          <a:noFill/>
                                          <a:ln>
                                            <a:noFill/>
                                          </a:ln>
                                        </pic:spPr>
                                      </pic:pic>
                                    </a:graphicData>
                                  </a:graphic>
                                </wp:inline>
                              </w:drawing>
                            </w:r>
                          </w:p>
                          <w:p w14:paraId="112B9629" w14:textId="26ECAC3F" w:rsidR="000B6242" w:rsidRPr="000B6242" w:rsidRDefault="000B6242" w:rsidP="000B6242">
                            <w:pPr>
                              <w:spacing w:after="0" w:line="240" w:lineRule="auto"/>
                              <w:rPr>
                                <w:rFonts w:asciiTheme="minorHAnsi" w:hAnsiTheme="minorHAnsi" w:cstheme="minorHAnsi"/>
                              </w:rPr>
                            </w:pPr>
                            <w:r w:rsidRPr="000B6242">
                              <w:rPr>
                                <w:rFonts w:asciiTheme="minorHAnsi" w:hAnsiTheme="minorHAnsi" w:cstheme="minorHAnsi"/>
                                <w:b/>
                                <w:bCs/>
                              </w:rPr>
                              <w:t>Fig. 4.</w:t>
                            </w:r>
                            <w:r w:rsidRPr="000B6242">
                              <w:rPr>
                                <w:rFonts w:asciiTheme="minorHAnsi" w:hAnsiTheme="minorHAnsi" w:cstheme="minorHAnsi"/>
                              </w:rPr>
                              <w:t xml:space="preserve">  Pre-selection of LiDAR covariates. (A) Correlation plot of the original set of 17 covariates. (B) Correlation plot of covariates retained after removing highly correlated variables (|r| &gt; 0.8). (C) Final check showing that </w:t>
                            </w:r>
                            <w:del w:id="54" w:author="Heather Bryan" w:date="2025-12-05T14:36:00Z" w16du:dateUtc="2025-12-05T22:36:00Z">
                              <w:r w:rsidRPr="000B6242" w:rsidDel="0082153B">
                                <w:rPr>
                                  <w:rFonts w:asciiTheme="minorHAnsi" w:hAnsiTheme="minorHAnsi" w:cstheme="minorHAnsi"/>
                                </w:rPr>
                                <w:delText>all retained covariates have</w:delText>
                              </w:r>
                            </w:del>
                            <w:ins w:id="55" w:author="Heather Bryan" w:date="2025-12-05T14:36:00Z" w16du:dateUtc="2025-12-05T22:36:00Z">
                              <w:r w:rsidR="0082153B">
                                <w:rPr>
                                  <w:rFonts w:asciiTheme="minorHAnsi" w:hAnsiTheme="minorHAnsi" w:cstheme="minorHAnsi"/>
                                </w:rPr>
                                <w:t>the</w:t>
                              </w:r>
                            </w:ins>
                            <w:r w:rsidRPr="000B6242">
                              <w:rPr>
                                <w:rFonts w:asciiTheme="minorHAnsi" w:hAnsiTheme="minorHAnsi" w:cstheme="minorHAnsi"/>
                              </w:rPr>
                              <w:t xml:space="preserve"> variance inflation factor</w:t>
                            </w:r>
                            <w:ins w:id="56" w:author="Heather Bryan" w:date="2025-12-05T14:36:00Z" w16du:dateUtc="2025-12-05T22:36:00Z">
                              <w:r w:rsidR="0082153B">
                                <w:rPr>
                                  <w:rFonts w:asciiTheme="minorHAnsi" w:hAnsiTheme="minorHAnsi" w:cstheme="minorHAnsi"/>
                                </w:rPr>
                                <w:t>s</w:t>
                              </w:r>
                            </w:ins>
                            <w:r w:rsidRPr="000B6242">
                              <w:rPr>
                                <w:rFonts w:asciiTheme="minorHAnsi" w:hAnsiTheme="minorHAnsi" w:cstheme="minorHAnsi"/>
                              </w:rPr>
                              <w:t xml:space="preserve"> (VIF) </w:t>
                            </w:r>
                            <w:ins w:id="57" w:author="Heather Bryan" w:date="2025-12-05T14:36:00Z" w16du:dateUtc="2025-12-05T22:36:00Z">
                              <w:r w:rsidR="0082153B">
                                <w:rPr>
                                  <w:rFonts w:asciiTheme="minorHAnsi" w:hAnsiTheme="minorHAnsi" w:cstheme="minorHAnsi"/>
                                </w:rPr>
                                <w:t xml:space="preserve">for all variables were </w:t>
                              </w:r>
                            </w:ins>
                            <w:r w:rsidRPr="000B6242">
                              <w:rPr>
                                <w:rFonts w:asciiTheme="minorHAnsi" w:hAnsiTheme="minorHAnsi" w:cstheme="minorHAnsi"/>
                              </w:rPr>
                              <w:t>&lt; 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A0981" id="_x0000_s1032" type="#_x0000_t202" style="position:absolute;margin-left:-23.65pt;margin-top:243.15pt;width:514.55pt;height:368.25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" stroked="f">
                <v:textbox>
                  <w:txbxContent>
                    <w:p w14:paraId="3E1044C9" w14:textId="77777777" w:rsidR="000B6242" w:rsidRDefault="000B6242" w:rsidP="000B6242">
                      <w:pPr>
                        <w:spacing w:after="0"/>
                        <w:jc w:val="center"/>
                      </w:pPr>
                      <w:r w:rsidRPr="00943A17">
                        <w:rPr>
                          <w:noProof/>
                        </w:rPr>
                        <w:drawing>
                          <wp:inline distT="0" distB="0" distL="0" distR="0" wp14:anchorId="502C4CC7" wp14:editId="21BE9B6E">
                            <wp:extent cx="6252365" cy="3845490"/>
                            <wp:effectExtent l="0" t="0" r="0" b="3175"/>
                            <wp:docPr id="203782709"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2709" name="Picture 14" descr="A close-up of a graph&#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19811" cy="3886972"/>
                                    </a:xfrm>
                                    <a:prstGeom prst="rect">
                                      <a:avLst/>
                                    </a:prstGeom>
                                    <a:noFill/>
                                    <a:ln>
                                      <a:noFill/>
                                    </a:ln>
                                  </pic:spPr>
                                </pic:pic>
                              </a:graphicData>
                            </a:graphic>
                          </wp:inline>
                        </w:drawing>
                      </w:r>
                    </w:p>
                    <w:p w14:paraId="112B9629" w14:textId="26ECAC3F" w:rsidR="000B6242" w:rsidRPr="000B6242" w:rsidRDefault="000B6242" w:rsidP="000B6242">
                      <w:pPr>
                        <w:spacing w:after="0" w:line="240" w:lineRule="auto"/>
                        <w:rPr>
                          <w:rFonts w:asciiTheme="minorHAnsi" w:hAnsiTheme="minorHAnsi" w:cstheme="minorHAnsi"/>
                        </w:rPr>
                      </w:pPr>
                      <w:r w:rsidRPr="000B6242">
                        <w:rPr>
                          <w:rFonts w:asciiTheme="minorHAnsi" w:hAnsiTheme="minorHAnsi" w:cstheme="minorHAnsi"/>
                          <w:b/>
                          <w:bCs/>
                        </w:rPr>
                        <w:t>Fig. 4.</w:t>
                      </w:r>
                      <w:r w:rsidRPr="000B6242">
                        <w:rPr>
                          <w:rFonts w:asciiTheme="minorHAnsi" w:hAnsiTheme="minorHAnsi" w:cstheme="minorHAnsi"/>
                        </w:rPr>
                        <w:t xml:space="preserve">  Pre-selection of LiDAR covariates. (A) Correlation plot of the original set of 17 covariates. (B) Correlation plot of covariates retained after removing highly correlated variables (|r| &gt; 0.8). (C) Final check showing that </w:t>
                      </w:r>
                      <w:del w:id="73" w:author="Heather Bryan" w:date="2025-12-05T14:36:00Z" w16du:dateUtc="2025-12-05T22:36:00Z">
                        <w:r w:rsidRPr="000B6242" w:rsidDel="0082153B">
                          <w:rPr>
                            <w:rFonts w:asciiTheme="minorHAnsi" w:hAnsiTheme="minorHAnsi" w:cstheme="minorHAnsi"/>
                          </w:rPr>
                          <w:delText>all retained covariates have</w:delText>
                        </w:r>
                      </w:del>
                      <w:ins w:id="74" w:author="Heather Bryan" w:date="2025-12-05T14:36:00Z" w16du:dateUtc="2025-12-05T22:36:00Z">
                        <w:r w:rsidR="0082153B">
                          <w:rPr>
                            <w:rFonts w:asciiTheme="minorHAnsi" w:hAnsiTheme="minorHAnsi" w:cstheme="minorHAnsi"/>
                          </w:rPr>
                          <w:t>the</w:t>
                        </w:r>
                      </w:ins>
                      <w:r w:rsidRPr="000B6242">
                        <w:rPr>
                          <w:rFonts w:asciiTheme="minorHAnsi" w:hAnsiTheme="minorHAnsi" w:cstheme="minorHAnsi"/>
                        </w:rPr>
                        <w:t xml:space="preserve"> variance inflation factor</w:t>
                      </w:r>
                      <w:ins w:id="75" w:author="Heather Bryan" w:date="2025-12-05T14:36:00Z" w16du:dateUtc="2025-12-05T22:36:00Z">
                        <w:r w:rsidR="0082153B">
                          <w:rPr>
                            <w:rFonts w:asciiTheme="minorHAnsi" w:hAnsiTheme="minorHAnsi" w:cstheme="minorHAnsi"/>
                          </w:rPr>
                          <w:t>s</w:t>
                        </w:r>
                      </w:ins>
                      <w:r w:rsidRPr="000B6242">
                        <w:rPr>
                          <w:rFonts w:asciiTheme="minorHAnsi" w:hAnsiTheme="minorHAnsi" w:cstheme="minorHAnsi"/>
                        </w:rPr>
                        <w:t xml:space="preserve"> (VIF) </w:t>
                      </w:r>
                      <w:ins w:id="76" w:author="Heather Bryan" w:date="2025-12-05T14:36:00Z" w16du:dateUtc="2025-12-05T22:36:00Z">
                        <w:r w:rsidR="0082153B">
                          <w:rPr>
                            <w:rFonts w:asciiTheme="minorHAnsi" w:hAnsiTheme="minorHAnsi" w:cstheme="minorHAnsi"/>
                          </w:rPr>
                          <w:t xml:space="preserve">for all variables were </w:t>
                        </w:r>
                      </w:ins>
                      <w:r w:rsidRPr="000B6242">
                        <w:rPr>
                          <w:rFonts w:asciiTheme="minorHAnsi" w:hAnsiTheme="minorHAnsi" w:cstheme="minorHAnsi"/>
                        </w:rPr>
                        <w:t>&lt; 5.</w:t>
                      </w:r>
                    </w:p>
                  </w:txbxContent>
                </v:textbox>
                <w10:wrap type="square" anchorx="margin"/>
              </v:shape>
            </w:pict>
          </mc:Fallback>
        </mc:AlternateContent>
      </w:r>
      <w:r w:rsidR="00E9744B" w:rsidRPr="00E9744B">
        <w:rPr>
          <w:lang w:eastAsia="zh-TW"/>
        </w:rPr>
        <w:t>Pairwise correlation</w:t>
      </w:r>
      <w:ins w:id="58" w:author="Heather Bryan" w:date="2025-12-05T14:29:00Z" w16du:dateUtc="2025-12-05T22:29:00Z">
        <w:r w:rsidR="00372133">
          <w:rPr>
            <w:lang w:eastAsia="zh-TW"/>
          </w:rPr>
          <w:t>s</w:t>
        </w:r>
      </w:ins>
      <w:r w:rsidR="00E9744B" w:rsidRPr="00E9744B">
        <w:rPr>
          <w:lang w:eastAsia="zh-TW"/>
        </w:rPr>
        <w:t xml:space="preserve"> </w:t>
      </w:r>
      <w:del w:id="59" w:author="Heather Bryan" w:date="2025-12-05T14:29:00Z" w16du:dateUtc="2025-12-05T22:29:00Z">
        <w:r w:rsidR="00E9744B" w:rsidRPr="00E9744B" w:rsidDel="00372133">
          <w:rPr>
            <w:lang w:eastAsia="zh-TW"/>
          </w:rPr>
          <w:delText xml:space="preserve">analysis </w:delText>
        </w:r>
      </w:del>
      <w:ins w:id="60" w:author="Heather Bryan" w:date="2025-12-05T14:29:00Z" w16du:dateUtc="2025-12-05T22:29:00Z">
        <w:r w:rsidR="00372133">
          <w:rPr>
            <w:lang w:eastAsia="zh-TW"/>
          </w:rPr>
          <w:t>between</w:t>
        </w:r>
      </w:ins>
      <w:commentRangeStart w:id="61"/>
      <w:del w:id="62" w:author="Heather Bryan" w:date="2025-12-05T14:29:00Z" w16du:dateUtc="2025-12-05T22:29:00Z">
        <w:r w:rsidR="00E9744B" w:rsidRPr="00E9744B" w:rsidDel="00372133">
          <w:rPr>
            <w:lang w:eastAsia="zh-TW"/>
          </w:rPr>
          <w:delText>among</w:delText>
        </w:r>
      </w:del>
      <w:commentRangeEnd w:id="61"/>
      <w:r w:rsidR="004427F3">
        <w:rPr>
          <w:rStyle w:val="CommentReference"/>
        </w:rPr>
        <w:commentReference w:id="61"/>
      </w:r>
      <w:r w:rsidR="00E9744B" w:rsidRPr="00E9744B">
        <w:rPr>
          <w:lang w:eastAsia="zh-TW"/>
        </w:rPr>
        <w:t xml:space="preserve"> the 17 LiDAR-derived covariates revealed several instances of high collinearity (|r| &gt; 0.8; </w:t>
      </w:r>
      <w:r w:rsidR="00E9744B" w:rsidRPr="00E9744B">
        <w:rPr>
          <w:b/>
          <w:bCs/>
          <w:lang w:eastAsia="zh-TW"/>
        </w:rPr>
        <w:t>Fig.</w:t>
      </w:r>
      <w:r w:rsidR="0081641C">
        <w:rPr>
          <w:b/>
          <w:bCs/>
          <w:lang w:eastAsia="zh-TW"/>
        </w:rPr>
        <w:t xml:space="preserve"> </w:t>
      </w:r>
      <w:r w:rsidR="00E9744B">
        <w:rPr>
          <w:b/>
          <w:bCs/>
          <w:lang w:eastAsia="zh-TW"/>
        </w:rPr>
        <w:t>4A</w:t>
      </w:r>
      <w:r w:rsidR="00E9744B" w:rsidRPr="00E9744B">
        <w:rPr>
          <w:lang w:eastAsia="zh-TW"/>
        </w:rPr>
        <w:t xml:space="preserve">). </w:t>
      </w:r>
      <w:r w:rsidR="00E9744B">
        <w:rPr>
          <w:lang w:eastAsia="zh-TW"/>
        </w:rPr>
        <w:t>Specifically</w:t>
      </w:r>
      <w:r w:rsidR="00E9744B" w:rsidRPr="00E9744B">
        <w:rPr>
          <w:lang w:eastAsia="zh-TW"/>
        </w:rPr>
        <w:t xml:space="preserve">, </w:t>
      </w:r>
      <w:r w:rsidR="009D4F20">
        <w:rPr>
          <w:rFonts w:hint="eastAsia"/>
          <w:lang w:eastAsia="zh-TW"/>
        </w:rPr>
        <w:t>several</w:t>
      </w:r>
      <w:r w:rsidR="00E9744B" w:rsidRPr="00E9744B">
        <w:rPr>
          <w:lang w:eastAsia="zh-TW"/>
        </w:rPr>
        <w:t xml:space="preserve"> </w:t>
      </w:r>
      <w:del w:id="63" w:author="Heather Bryan" w:date="2025-12-05T14:29:00Z" w16du:dateUtc="2025-12-05T22:29:00Z">
        <w:r w:rsidR="00E9744B" w:rsidRPr="00E9744B" w:rsidDel="00372133">
          <w:rPr>
            <w:lang w:eastAsia="zh-TW"/>
          </w:rPr>
          <w:delText xml:space="preserve">canopy structure </w:delText>
        </w:r>
      </w:del>
      <w:r w:rsidR="00E9744B">
        <w:rPr>
          <w:lang w:eastAsia="zh-TW"/>
        </w:rPr>
        <w:t xml:space="preserve">covariates </w:t>
      </w:r>
      <w:ins w:id="64" w:author="Heather Bryan" w:date="2025-12-05T14:29:00Z" w16du:dateUtc="2025-12-05T22:29:00Z">
        <w:r w:rsidR="00372133">
          <w:rPr>
            <w:lang w:eastAsia="zh-TW"/>
          </w:rPr>
          <w:t xml:space="preserve">representing canopy structure </w:t>
        </w:r>
      </w:ins>
      <w:r w:rsidR="00E9744B">
        <w:rPr>
          <w:lang w:eastAsia="zh-TW"/>
        </w:rPr>
        <w:t>(</w:t>
      </w:r>
      <w:r w:rsidR="0081641C" w:rsidRPr="00E9744B">
        <w:rPr>
          <w:b/>
          <w:bCs/>
          <w:lang w:eastAsia="zh-TW"/>
        </w:rPr>
        <w:t>Fig.</w:t>
      </w:r>
      <w:r w:rsidR="0081641C">
        <w:rPr>
          <w:b/>
          <w:bCs/>
          <w:lang w:eastAsia="zh-TW"/>
        </w:rPr>
        <w:t xml:space="preserve"> 4A</w:t>
      </w:r>
      <w:r w:rsidR="00E9744B">
        <w:rPr>
          <w:lang w:eastAsia="zh-TW"/>
        </w:rPr>
        <w:t xml:space="preserve"> green</w:t>
      </w:r>
      <w:r w:rsidR="0081641C">
        <w:rPr>
          <w:lang w:eastAsia="zh-TW"/>
        </w:rPr>
        <w:t xml:space="preserve"> highlight</w:t>
      </w:r>
      <w:r w:rsidR="00E9744B">
        <w:rPr>
          <w:lang w:eastAsia="zh-TW"/>
        </w:rPr>
        <w:t xml:space="preserve">) and total vegetation </w:t>
      </w:r>
      <w:del w:id="65" w:author="Heather Bryan" w:date="2025-12-05T14:29:00Z" w16du:dateUtc="2025-12-05T22:29:00Z">
        <w:r w:rsidR="00E9744B" w:rsidDel="00372133">
          <w:rPr>
            <w:lang w:eastAsia="zh-TW"/>
          </w:rPr>
          <w:delText xml:space="preserve">covariates </w:delText>
        </w:r>
      </w:del>
      <w:r w:rsidR="00E9744B">
        <w:rPr>
          <w:lang w:eastAsia="zh-TW"/>
        </w:rPr>
        <w:t>(</w:t>
      </w:r>
      <w:r w:rsidR="0081641C" w:rsidRPr="00E9744B">
        <w:rPr>
          <w:b/>
          <w:bCs/>
          <w:lang w:eastAsia="zh-TW"/>
        </w:rPr>
        <w:t>Fig.</w:t>
      </w:r>
      <w:r w:rsidR="0081641C">
        <w:rPr>
          <w:b/>
          <w:bCs/>
          <w:lang w:eastAsia="zh-TW"/>
        </w:rPr>
        <w:t xml:space="preserve"> 4A</w:t>
      </w:r>
      <w:r w:rsidR="0081641C">
        <w:rPr>
          <w:lang w:eastAsia="zh-TW"/>
        </w:rPr>
        <w:t xml:space="preserve"> yellow highlight</w:t>
      </w:r>
      <w:r w:rsidR="00E9744B">
        <w:rPr>
          <w:lang w:eastAsia="zh-TW"/>
        </w:rPr>
        <w:t>)</w:t>
      </w:r>
      <w:r w:rsidR="00E9744B" w:rsidRPr="00E9744B">
        <w:rPr>
          <w:lang w:eastAsia="zh-TW"/>
        </w:rPr>
        <w:t xml:space="preserve"> were strongly </w:t>
      </w:r>
      <w:r w:rsidR="00E9744B">
        <w:rPr>
          <w:lang w:eastAsia="zh-TW"/>
        </w:rPr>
        <w:t>correlated</w:t>
      </w:r>
      <w:r w:rsidR="00E9744B" w:rsidRPr="00E9744B">
        <w:rPr>
          <w:lang w:eastAsia="zh-TW"/>
        </w:rPr>
        <w:t xml:space="preserve">. To </w:t>
      </w:r>
      <w:del w:id="66" w:author="Heather Bryan" w:date="2025-12-05T14:33:00Z" w16du:dateUtc="2025-12-05T22:33:00Z">
        <w:r w:rsidR="00E9744B" w:rsidRPr="00E9744B" w:rsidDel="004827C1">
          <w:rPr>
            <w:lang w:eastAsia="zh-TW"/>
          </w:rPr>
          <w:delText>address this</w:delText>
        </w:r>
      </w:del>
      <w:ins w:id="67" w:author="Heather Bryan" w:date="2025-12-05T14:33:00Z" w16du:dateUtc="2025-12-05T22:33:00Z">
        <w:r w:rsidR="004827C1">
          <w:rPr>
            <w:lang w:eastAsia="zh-TW"/>
          </w:rPr>
          <w:t xml:space="preserve">reduce </w:t>
        </w:r>
      </w:ins>
      <w:ins w:id="68" w:author="Heather Bryan" w:date="2025-12-05T14:34:00Z" w16du:dateUtc="2025-12-05T22:34:00Z">
        <w:r w:rsidR="00DE0B4E">
          <w:rPr>
            <w:lang w:eastAsia="zh-TW"/>
          </w:rPr>
          <w:t>effects of multicollinearity among variables</w:t>
        </w:r>
      </w:ins>
      <w:r w:rsidR="00E9744B" w:rsidRPr="00E9744B">
        <w:rPr>
          <w:lang w:eastAsia="zh-TW"/>
        </w:rPr>
        <w:t>, we retained only the variables that were most interpretable and widely used in ecological studies, reducing the number of covariates from 17 to 10 (</w:t>
      </w:r>
      <w:r w:rsidR="0081641C" w:rsidRPr="0081641C">
        <w:rPr>
          <w:b/>
          <w:bCs/>
          <w:lang w:eastAsia="zh-TW"/>
        </w:rPr>
        <w:t>Fig.</w:t>
      </w:r>
      <w:r w:rsidR="0081641C">
        <w:rPr>
          <w:b/>
          <w:bCs/>
          <w:lang w:eastAsia="zh-TW"/>
        </w:rPr>
        <w:t xml:space="preserve"> </w:t>
      </w:r>
      <w:r w:rsidR="0081641C" w:rsidRPr="0081641C">
        <w:rPr>
          <w:b/>
          <w:bCs/>
          <w:lang w:eastAsia="zh-TW"/>
        </w:rPr>
        <w:t>4B</w:t>
      </w:r>
      <w:r w:rsidR="00E9744B" w:rsidRPr="00E9744B">
        <w:rPr>
          <w:lang w:eastAsia="zh-TW"/>
        </w:rPr>
        <w:t xml:space="preserve">). All retained variables had variance inflation factor (VIF) values below 5, indicating </w:t>
      </w:r>
      <w:del w:id="69" w:author="Heather Bryan" w:date="2025-12-05T14:35:00Z" w16du:dateUtc="2025-12-05T22:35:00Z">
        <w:r w:rsidR="00E9744B" w:rsidRPr="00E9744B" w:rsidDel="00D23DC9">
          <w:rPr>
            <w:lang w:eastAsia="zh-TW"/>
          </w:rPr>
          <w:delText>the absence of</w:delText>
        </w:r>
      </w:del>
      <w:ins w:id="70" w:author="Heather Bryan" w:date="2025-12-05T14:35:00Z" w16du:dateUtc="2025-12-05T22:35:00Z">
        <w:r w:rsidR="00D23DC9">
          <w:rPr>
            <w:lang w:eastAsia="zh-TW"/>
          </w:rPr>
          <w:t>low levels of</w:t>
        </w:r>
      </w:ins>
      <w:r w:rsidR="00E9744B" w:rsidRPr="00E9744B">
        <w:rPr>
          <w:lang w:eastAsia="zh-TW"/>
        </w:rPr>
        <w:t xml:space="preserve"> multicollinearity </w:t>
      </w:r>
      <w:ins w:id="71" w:author="Heather Bryan" w:date="2025-12-05T14:35:00Z" w16du:dateUtc="2025-12-05T22:35:00Z">
        <w:r w:rsidR="00D23DC9">
          <w:rPr>
            <w:lang w:eastAsia="zh-TW"/>
          </w:rPr>
          <w:t xml:space="preserve">among variables </w:t>
        </w:r>
      </w:ins>
      <w:r w:rsidR="00E9744B" w:rsidRPr="00E9744B">
        <w:rPr>
          <w:lang w:eastAsia="zh-TW"/>
        </w:rPr>
        <w:t>(</w:t>
      </w:r>
      <w:r w:rsidR="00E9744B" w:rsidRPr="00E9744B">
        <w:rPr>
          <w:b/>
          <w:bCs/>
          <w:lang w:eastAsia="zh-TW"/>
        </w:rPr>
        <w:t>Fig.</w:t>
      </w:r>
      <w:r w:rsidR="0081641C">
        <w:rPr>
          <w:b/>
          <w:bCs/>
          <w:lang w:eastAsia="zh-TW"/>
        </w:rPr>
        <w:t xml:space="preserve"> </w:t>
      </w:r>
      <w:r w:rsidR="00E9744B">
        <w:rPr>
          <w:b/>
          <w:bCs/>
          <w:lang w:eastAsia="zh-TW"/>
        </w:rPr>
        <w:t>4</w:t>
      </w:r>
      <w:r w:rsidR="00E9744B" w:rsidRPr="00E9744B">
        <w:rPr>
          <w:b/>
          <w:bCs/>
          <w:lang w:eastAsia="zh-TW"/>
        </w:rPr>
        <w:t>C</w:t>
      </w:r>
      <w:r w:rsidR="00E9744B" w:rsidRPr="00E9744B">
        <w:rPr>
          <w:lang w:eastAsia="zh-TW"/>
        </w:rPr>
        <w:t xml:space="preserve">; bolded variables in </w:t>
      </w:r>
      <w:r w:rsidR="00E9744B" w:rsidRPr="00E9744B">
        <w:rPr>
          <w:b/>
          <w:bCs/>
          <w:lang w:eastAsia="zh-TW"/>
        </w:rPr>
        <w:t>Table 3</w:t>
      </w:r>
      <w:r w:rsidR="00E9744B" w:rsidRPr="00E9744B">
        <w:rPr>
          <w:lang w:eastAsia="zh-TW"/>
        </w:rPr>
        <w:t xml:space="preserve">). Because aspect is a </w:t>
      </w:r>
      <w:r w:rsidR="00E9744B" w:rsidRPr="00E9744B">
        <w:rPr>
          <w:lang w:eastAsia="zh-TW"/>
        </w:rPr>
        <w:lastRenderedPageBreak/>
        <w:t>circular variable, we further decomposed it into its sine and cosine components, resulting in a total of 11 LiDAR covariates used in the subsequent model selection.</w:t>
      </w:r>
      <w:r w:rsidR="00E9744B">
        <w:rPr>
          <w:lang w:eastAsia="zh-TW"/>
        </w:rPr>
        <w:t xml:space="preserve"> </w:t>
      </w:r>
    </w:p>
    <w:p w14:paraId="6C0C5B4D" w14:textId="398B3821" w:rsidR="00514075" w:rsidRDefault="00514075" w:rsidP="00514075">
      <w:pPr>
        <w:pStyle w:val="Heading2"/>
        <w:rPr>
          <w:lang w:val="en-US" w:eastAsia="zh-TW"/>
        </w:rPr>
      </w:pPr>
      <w:r>
        <w:rPr>
          <w:lang w:val="en-US" w:eastAsia="zh-TW"/>
        </w:rPr>
        <w:t>Asymptotic richness model with LiDAR covariates</w:t>
      </w:r>
      <w:r>
        <w:rPr>
          <w:rFonts w:hint="eastAsia"/>
          <w:lang w:val="en-US" w:eastAsia="zh-TW"/>
        </w:rPr>
        <w:t xml:space="preserve"> </w:t>
      </w:r>
      <w:r>
        <w:rPr>
          <w:lang w:val="en-US" w:eastAsia="zh-TW"/>
        </w:rPr>
        <w:t>across all species</w:t>
      </w:r>
    </w:p>
    <w:p w14:paraId="3BE6169F" w14:textId="1A37BBB4" w:rsidR="00514075" w:rsidRDefault="00514075" w:rsidP="00514075">
      <w:pPr>
        <w:rPr>
          <w:lang w:val="en-US" w:eastAsia="zh-TW"/>
        </w:rPr>
      </w:pPr>
      <w:r w:rsidRPr="005D2EE6">
        <w:rPr>
          <w:noProof/>
        </w:rPr>
        <w:t xml:space="preserve">Among </w:t>
      </w:r>
      <w:del w:id="72" w:author="Heather Bryan" w:date="2025-12-08T14:33:00Z" w16du:dateUtc="2025-12-08T22:33:00Z">
        <w:r w:rsidRPr="005D2EE6" w:rsidDel="00D07EBC">
          <w:rPr>
            <w:noProof/>
          </w:rPr>
          <w:delText xml:space="preserve">all </w:delText>
        </w:r>
      </w:del>
      <w:ins w:id="73" w:author="Heather Bryan" w:date="2025-12-08T14:33:00Z" w16du:dateUtc="2025-12-08T22:33:00Z">
        <w:r w:rsidR="00D07EBC">
          <w:rPr>
            <w:noProof/>
          </w:rPr>
          <w:t>the 11?</w:t>
        </w:r>
        <w:r w:rsidR="00D07EBC" w:rsidRPr="005D2EE6">
          <w:rPr>
            <w:noProof/>
          </w:rPr>
          <w:t xml:space="preserve"> </w:t>
        </w:r>
      </w:ins>
      <w:r w:rsidRPr="005D2EE6">
        <w:rPr>
          <w:noProof/>
        </w:rPr>
        <w:t>pre-selected LiDAR</w:t>
      </w:r>
      <w:r>
        <w:rPr>
          <w:noProof/>
        </w:rPr>
        <w:t xml:space="preserve"> </w:t>
      </w:r>
      <w:r w:rsidRPr="005D2EE6">
        <w:rPr>
          <w:noProof/>
        </w:rPr>
        <w:t xml:space="preserve">covariates, none had a sum of model weights exceeding 0.8 when </w:t>
      </w:r>
      <w:ins w:id="74" w:author="Heather Bryan" w:date="2025-12-08T14:34:00Z" w16du:dateUtc="2025-12-08T22:34:00Z">
        <w:r w:rsidR="00C55800">
          <w:rPr>
            <w:noProof/>
          </w:rPr>
          <w:t xml:space="preserve">predicting richness of </w:t>
        </w:r>
      </w:ins>
      <w:r w:rsidRPr="005D2EE6">
        <w:rPr>
          <w:noProof/>
        </w:rPr>
        <w:t xml:space="preserve">all species </w:t>
      </w:r>
      <w:del w:id="75" w:author="Heather Bryan" w:date="2025-12-08T14:34:00Z" w16du:dateUtc="2025-12-08T22:34:00Z">
        <w:r w:rsidRPr="005D2EE6" w:rsidDel="00C55800">
          <w:rPr>
            <w:noProof/>
          </w:rPr>
          <w:delText>were analyzed together</w:delText>
        </w:r>
      </w:del>
      <w:ins w:id="76" w:author="Heather Bryan" w:date="2025-12-08T14:34:00Z" w16du:dateUtc="2025-12-08T22:34:00Z">
        <w:r w:rsidR="00C55800">
          <w:rPr>
            <w:noProof/>
          </w:rPr>
          <w:t>combined</w:t>
        </w:r>
      </w:ins>
      <w:r w:rsidRPr="005D2EE6">
        <w:rPr>
          <w:noProof/>
        </w:rPr>
        <w:t xml:space="preserve"> (</w:t>
      </w:r>
      <w:r w:rsidRPr="005D2EE6">
        <w:rPr>
          <w:b/>
          <w:bCs/>
          <w:noProof/>
        </w:rPr>
        <w:t>Fig. 5A</w:t>
      </w:r>
      <w:r w:rsidRPr="005D2EE6">
        <w:rPr>
          <w:noProof/>
        </w:rPr>
        <w:t xml:space="preserve">). This </w:t>
      </w:r>
      <w:ins w:id="77" w:author="Heather Bryan" w:date="2025-12-08T14:34:00Z" w16du:dateUtc="2025-12-08T22:34:00Z">
        <w:r w:rsidR="00C55800">
          <w:rPr>
            <w:noProof/>
          </w:rPr>
          <w:t xml:space="preserve">finding </w:t>
        </w:r>
      </w:ins>
      <w:r w:rsidRPr="005D2EE6">
        <w:rPr>
          <w:noProof/>
        </w:rPr>
        <w:t xml:space="preserve">indicates that no single covariate consistently appeared in the </w:t>
      </w:r>
      <w:commentRangeStart w:id="78"/>
      <w:r w:rsidRPr="005D2EE6">
        <w:rPr>
          <w:noProof/>
        </w:rPr>
        <w:t>best-supported models</w:t>
      </w:r>
      <w:commentRangeEnd w:id="78"/>
      <w:r w:rsidR="004717D3">
        <w:rPr>
          <w:rStyle w:val="CommentReference"/>
        </w:rPr>
        <w:commentReference w:id="78"/>
      </w:r>
      <w:r w:rsidRPr="005D2EE6">
        <w:rPr>
          <w:noProof/>
        </w:rPr>
        <w:t>, suggesting limited explanatory power of LiDAR</w:t>
      </w:r>
      <w:r>
        <w:rPr>
          <w:noProof/>
        </w:rPr>
        <w:t xml:space="preserve"> covar</w:t>
      </w:r>
      <w:ins w:id="79" w:author="Heather Bryan" w:date="2025-12-08T14:35:00Z" w16du:dateUtc="2025-12-08T22:35:00Z">
        <w:r w:rsidR="00C55800">
          <w:rPr>
            <w:noProof/>
          </w:rPr>
          <w:t>i</w:t>
        </w:r>
      </w:ins>
      <w:r>
        <w:rPr>
          <w:noProof/>
        </w:rPr>
        <w:t>a</w:t>
      </w:r>
      <w:del w:id="80" w:author="Heather Bryan" w:date="2025-12-08T14:35:00Z" w16du:dateUtc="2025-12-08T22:35:00Z">
        <w:r w:rsidDel="00C55800">
          <w:rPr>
            <w:noProof/>
          </w:rPr>
          <w:delText>i</w:delText>
        </w:r>
      </w:del>
      <w:r>
        <w:rPr>
          <w:noProof/>
        </w:rPr>
        <w:t>tes</w:t>
      </w:r>
      <w:r w:rsidRPr="005D2EE6">
        <w:rPr>
          <w:noProof/>
        </w:rPr>
        <w:t xml:space="preserve"> for overall asymptotic richness.</w:t>
      </w:r>
      <w:r>
        <w:rPr>
          <w:noProof/>
        </w:rPr>
        <w:t xml:space="preserve"> </w:t>
      </w:r>
      <w:commentRangeStart w:id="81"/>
      <w:r w:rsidRPr="005D2EE6">
        <w:rPr>
          <w:noProof/>
        </w:rPr>
        <w:t>The lack of strong covariate importance likely reflects differences in habitat preferences among species, which reduced the overall signal when</w:t>
      </w:r>
      <w:r w:rsidRPr="00514075">
        <w:rPr>
          <w:noProof/>
        </w:rPr>
        <w:t xml:space="preserve"> </w:t>
      </w:r>
      <w:r w:rsidRPr="005D2EE6">
        <w:rPr>
          <w:noProof/>
        </w:rPr>
        <w:t>analyzed togethe</w:t>
      </w:r>
      <w:r>
        <w:rPr>
          <w:noProof/>
        </w:rPr>
        <w:t xml:space="preserve">r. </w:t>
      </w:r>
      <w:commentRangeEnd w:id="81"/>
      <w:r w:rsidR="00487BB0">
        <w:rPr>
          <w:rStyle w:val="CommentReference"/>
        </w:rPr>
        <w:commentReference w:id="81"/>
      </w:r>
    </w:p>
    <w:p w14:paraId="38748B58" w14:textId="3B6AC34F" w:rsidR="00514075" w:rsidRDefault="00514075">
      <w:pPr>
        <w:spacing w:after="160" w:line="259" w:lineRule="auto"/>
        <w:rPr>
          <w:lang w:val="en-US" w:eastAsia="zh-TW"/>
        </w:rPr>
      </w:pPr>
      <w:r>
        <w:rPr>
          <w:noProof/>
        </w:rPr>
        <w:t xml:space="preserve"> </w:t>
      </w:r>
    </w:p>
    <w:p w14:paraId="780BE73F" w14:textId="09D37EC6" w:rsidR="000B6242" w:rsidRDefault="000B6242">
      <w:pPr>
        <w:spacing w:after="160" w:line="259" w:lineRule="auto"/>
        <w:rPr>
          <w:rFonts w:eastAsiaTheme="majorEastAsia" w:cstheme="majorBidi"/>
          <w:b/>
          <w:i/>
          <w:szCs w:val="26"/>
          <w:lang w:val="en-US" w:eastAsia="zh-TW"/>
        </w:rPr>
      </w:pPr>
      <w:r>
        <w:rPr>
          <w:noProof/>
        </w:rPr>
        <w:lastRenderedPageBreak/>
        <mc:AlternateContent>
          <mc:Choice Requires="wps">
            <w:drawing>
              <wp:anchor distT="45720" distB="45720" distL="114300" distR="114300" simplePos="0" relativeHeight="251716608" behindDoc="0" locked="0" layoutInCell="1" allowOverlap="1" wp14:anchorId="762D8678" wp14:editId="57CAD1B9">
                <wp:simplePos x="0" y="0"/>
                <wp:positionH relativeFrom="margin">
                  <wp:posOffset>-144614</wp:posOffset>
                </wp:positionH>
                <wp:positionV relativeFrom="paragraph">
                  <wp:posOffset>558165</wp:posOffset>
                </wp:positionV>
                <wp:extent cx="6358255" cy="4439920"/>
                <wp:effectExtent l="0" t="0" r="4445" b="0"/>
                <wp:wrapSquare wrapText="bothSides"/>
                <wp:docPr id="9459500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8255" cy="4439920"/>
                        </a:xfrm>
                        <a:prstGeom prst="rect">
                          <a:avLst/>
                        </a:prstGeom>
                        <a:solidFill>
                          <a:srgbClr val="FFFFFF"/>
                        </a:solidFill>
                        <a:ln w="9525">
                          <a:noFill/>
                          <a:miter lim="800000"/>
                          <a:headEnd/>
                          <a:tailEnd/>
                        </a:ln>
                      </wps:spPr>
                      <wps:txbx>
                        <w:txbxContent>
                          <w:p w14:paraId="5031100B" w14:textId="77777777" w:rsidR="00514075" w:rsidRPr="005A53FE" w:rsidRDefault="00514075" w:rsidP="000B6242">
                            <w:pPr>
                              <w:spacing w:after="0"/>
                            </w:pPr>
                            <w:r>
                              <w:rPr>
                                <w:noProof/>
                              </w:rPr>
                              <w:drawing>
                                <wp:inline distT="0" distB="0" distL="0" distR="0" wp14:anchorId="3425277C" wp14:editId="056113C2">
                                  <wp:extent cx="6104346" cy="3325091"/>
                                  <wp:effectExtent l="0" t="0" r="0" b="8890"/>
                                  <wp:docPr id="493395955" name="Picture 21" descr="A graph of different colored and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58070" name="Picture 21" descr="A graph of different colored and black lines&#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61755" cy="3356362"/>
                                          </a:xfrm>
                                          <a:prstGeom prst="rect">
                                            <a:avLst/>
                                          </a:prstGeom>
                                          <a:noFill/>
                                          <a:ln>
                                            <a:noFill/>
                                          </a:ln>
                                        </pic:spPr>
                                      </pic:pic>
                                    </a:graphicData>
                                  </a:graphic>
                                </wp:inline>
                              </w:drawing>
                            </w:r>
                          </w:p>
                          <w:p w14:paraId="054145F3" w14:textId="0FA930A9" w:rsidR="00514075" w:rsidRPr="006145A7" w:rsidRDefault="00514075" w:rsidP="00514075">
                            <w:pPr>
                              <w:spacing w:after="0" w:line="240" w:lineRule="auto"/>
                            </w:pPr>
                            <w:r w:rsidRPr="006145A7">
                              <w:rPr>
                                <w:rFonts w:asciiTheme="minorHAnsi" w:hAnsiTheme="minorHAnsi" w:cstheme="minorHAnsi"/>
                                <w:b/>
                                <w:bCs/>
                              </w:rPr>
                              <w:t xml:space="preserve">Fig. </w:t>
                            </w:r>
                            <w:r>
                              <w:rPr>
                                <w:rFonts w:asciiTheme="minorHAnsi" w:hAnsiTheme="minorHAnsi" w:cstheme="minorHAnsi"/>
                                <w:b/>
                                <w:bCs/>
                              </w:rPr>
                              <w:t>5</w:t>
                            </w:r>
                            <w:r w:rsidRPr="006145A7">
                              <w:rPr>
                                <w:rFonts w:asciiTheme="minorHAnsi" w:hAnsiTheme="minorHAnsi" w:cstheme="minorHAnsi"/>
                              </w:rPr>
                              <w:t xml:space="preserve">. </w:t>
                            </w:r>
                            <w:r w:rsidR="000B6242" w:rsidRPr="000B6242">
                              <w:rPr>
                                <w:rFonts w:asciiTheme="minorHAnsi" w:hAnsiTheme="minorHAnsi" w:cstheme="minorHAnsi"/>
                              </w:rPr>
                              <w:t xml:space="preserve">Sum of model weights for each LiDAR covariate across different species groups: (A) full species list (40 </w:t>
                            </w:r>
                            <w:ins w:id="82" w:author="Heather Bryan" w:date="2025-12-08T14:47:00Z" w16du:dateUtc="2025-12-08T22:47:00Z">
                              <w:r w:rsidR="000D5104">
                                <w:rPr>
                                  <w:rFonts w:asciiTheme="minorHAnsi" w:hAnsiTheme="minorHAnsi" w:cstheme="minorHAnsi"/>
                                </w:rPr>
                                <w:t xml:space="preserve">species of </w:t>
                              </w:r>
                            </w:ins>
                            <w:r w:rsidR="000B6242" w:rsidRPr="000B6242">
                              <w:rPr>
                                <w:rFonts w:asciiTheme="minorHAnsi" w:hAnsiTheme="minorHAnsi" w:cstheme="minorHAnsi"/>
                              </w:rPr>
                              <w:t>breeding songbirds), (B) purple group (13 species), (C) orange group (6 species), and (D) green group (21 species). The red line indicates a sum of model weights of 0.8, a commonly used threshold for identifying influential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2D8678" id="_x0000_t202" coordsize="21600,21600" o:spt="202" path="m,l,21600r21600,l21600,xe">
                <v:stroke joinstyle="miter"/>
                <v:path gradientshapeok="t" o:connecttype="rect"/>
              </v:shapetype>
              <v:shape id="_x0000_s1033" type="#_x0000_t202" style="position:absolute;margin-left:-11.4pt;margin-top:43.95pt;width:500.65pt;height:349.6pt;z-index:251716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" stroked="f">
                <v:textbox>
                  <w:txbxContent>
                    <w:p w14:paraId="5031100B" w14:textId="77777777" w:rsidR="00514075" w:rsidRPr="005A53FE" w:rsidRDefault="00514075" w:rsidP="000B6242">
                      <w:pPr>
                        <w:spacing w:after="0"/>
                      </w:pPr>
                      <w:r>
                        <w:rPr>
                          <w:noProof/>
                        </w:rPr>
                        <w:drawing>
                          <wp:inline distT="0" distB="0" distL="0" distR="0" wp14:anchorId="3425277C" wp14:editId="056113C2">
                            <wp:extent cx="6104346" cy="3325091"/>
                            <wp:effectExtent l="0" t="0" r="0" b="8890"/>
                            <wp:docPr id="493395955" name="Picture 21" descr="A graph of different colored and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58070" name="Picture 21" descr="A graph of different colored and black lines&#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61755" cy="3356362"/>
                                    </a:xfrm>
                                    <a:prstGeom prst="rect">
                                      <a:avLst/>
                                    </a:prstGeom>
                                    <a:noFill/>
                                    <a:ln>
                                      <a:noFill/>
                                    </a:ln>
                                  </pic:spPr>
                                </pic:pic>
                              </a:graphicData>
                            </a:graphic>
                          </wp:inline>
                        </w:drawing>
                      </w:r>
                    </w:p>
                    <w:p w14:paraId="054145F3" w14:textId="0FA930A9" w:rsidR="00514075" w:rsidRPr="006145A7" w:rsidRDefault="00514075" w:rsidP="00514075">
                      <w:pPr>
                        <w:spacing w:after="0" w:line="240" w:lineRule="auto"/>
                      </w:pPr>
                      <w:r w:rsidRPr="006145A7">
                        <w:rPr>
                          <w:rFonts w:asciiTheme="minorHAnsi" w:hAnsiTheme="minorHAnsi" w:cstheme="minorHAnsi"/>
                          <w:b/>
                          <w:bCs/>
                        </w:rPr>
                        <w:t xml:space="preserve">Fig. </w:t>
                      </w:r>
                      <w:r>
                        <w:rPr>
                          <w:rFonts w:asciiTheme="minorHAnsi" w:hAnsiTheme="minorHAnsi" w:cstheme="minorHAnsi"/>
                          <w:b/>
                          <w:bCs/>
                        </w:rPr>
                        <w:t>5</w:t>
                      </w:r>
                      <w:r w:rsidRPr="006145A7">
                        <w:rPr>
                          <w:rFonts w:asciiTheme="minorHAnsi" w:hAnsiTheme="minorHAnsi" w:cstheme="minorHAnsi"/>
                        </w:rPr>
                        <w:t xml:space="preserve">. </w:t>
                      </w:r>
                      <w:r w:rsidR="000B6242" w:rsidRPr="000B6242">
                        <w:rPr>
                          <w:rFonts w:asciiTheme="minorHAnsi" w:hAnsiTheme="minorHAnsi" w:cstheme="minorHAnsi"/>
                        </w:rPr>
                        <w:t xml:space="preserve">Sum of model weights for each LiDAR covariate across different species groups: (A) full species list (40 </w:t>
                      </w:r>
                      <w:ins w:id="83" w:author="Heather Bryan" w:date="2025-12-08T14:47:00Z" w16du:dateUtc="2025-12-08T22:47:00Z">
                        <w:r w:rsidR="000D5104">
                          <w:rPr>
                            <w:rFonts w:asciiTheme="minorHAnsi" w:hAnsiTheme="minorHAnsi" w:cstheme="minorHAnsi"/>
                          </w:rPr>
                          <w:t xml:space="preserve">species of </w:t>
                        </w:r>
                      </w:ins>
                      <w:r w:rsidR="000B6242" w:rsidRPr="000B6242">
                        <w:rPr>
                          <w:rFonts w:asciiTheme="minorHAnsi" w:hAnsiTheme="minorHAnsi" w:cstheme="minorHAnsi"/>
                        </w:rPr>
                        <w:t>breeding songbirds), (B) purple group (13 species), (C) orange group (6 species), and (D) green group (21 species). The red line indicates a sum of model weights of 0.8, a commonly used threshold for identifying influential covariates.</w:t>
                      </w:r>
                    </w:p>
                  </w:txbxContent>
                </v:textbox>
                <w10:wrap type="square" anchorx="margin"/>
              </v:shape>
            </w:pict>
          </mc:Fallback>
        </mc:AlternateContent>
      </w:r>
      <w:r>
        <w:rPr>
          <w:lang w:val="en-US" w:eastAsia="zh-TW"/>
        </w:rPr>
        <w:br w:type="page"/>
      </w:r>
    </w:p>
    <w:p w14:paraId="1AA5565A" w14:textId="7D684830" w:rsidR="00C36262" w:rsidRPr="002458A3" w:rsidRDefault="00C36262" w:rsidP="00C36262">
      <w:pPr>
        <w:pStyle w:val="Heading2"/>
        <w:rPr>
          <w:lang w:eastAsia="zh-TW"/>
        </w:rPr>
      </w:pPr>
      <w:r w:rsidRPr="002458A3">
        <w:rPr>
          <w:lang w:val="en-US" w:eastAsia="zh-TW"/>
        </w:rPr>
        <w:lastRenderedPageBreak/>
        <w:t xml:space="preserve">Asymptotic richness </w:t>
      </w:r>
      <w:r>
        <w:rPr>
          <w:lang w:val="en-US" w:eastAsia="zh-TW"/>
        </w:rPr>
        <w:t>model</w:t>
      </w:r>
      <w:r w:rsidRPr="002458A3">
        <w:rPr>
          <w:lang w:val="en-US" w:eastAsia="zh-TW"/>
        </w:rPr>
        <w:t xml:space="preserve"> with covariates</w:t>
      </w:r>
      <w:r w:rsidRPr="002458A3">
        <w:rPr>
          <w:rFonts w:hint="eastAsia"/>
          <w:lang w:val="en-US" w:eastAsia="zh-TW"/>
        </w:rPr>
        <w:t xml:space="preserve"> </w:t>
      </w:r>
      <w:r>
        <w:rPr>
          <w:lang w:val="en-US" w:eastAsia="zh-TW"/>
        </w:rPr>
        <w:t>for sub-group</w:t>
      </w:r>
      <w:ins w:id="84" w:author="Heather Bryan" w:date="2025-12-05T14:40:00Z" w16du:dateUtc="2025-12-05T22:40:00Z">
        <w:r w:rsidR="004930D7">
          <w:rPr>
            <w:lang w:val="en-US" w:eastAsia="zh-TW"/>
          </w:rPr>
          <w:t>s</w:t>
        </w:r>
      </w:ins>
      <w:r>
        <w:rPr>
          <w:lang w:val="en-US" w:eastAsia="zh-TW"/>
        </w:rPr>
        <w:t xml:space="preserve"> of species</w:t>
      </w:r>
    </w:p>
    <w:p w14:paraId="53EE7C08" w14:textId="036BA687" w:rsidR="00C36262" w:rsidRDefault="00C36262" w:rsidP="00C36262">
      <w:pPr>
        <w:rPr>
          <w:lang w:eastAsia="zh-TW"/>
        </w:rPr>
      </w:pPr>
      <w:r w:rsidRPr="002458A3">
        <w:rPr>
          <w:lang w:eastAsia="zh-TW"/>
        </w:rPr>
        <w:t xml:space="preserve">To account for </w:t>
      </w:r>
      <w:r>
        <w:rPr>
          <w:lang w:eastAsia="zh-TW"/>
        </w:rPr>
        <w:t>the potential</w:t>
      </w:r>
      <w:r w:rsidRPr="002458A3">
        <w:rPr>
          <w:lang w:eastAsia="zh-TW"/>
        </w:rPr>
        <w:t xml:space="preserve"> heterogeneity</w:t>
      </w:r>
      <w:r>
        <w:rPr>
          <w:lang w:eastAsia="zh-TW"/>
        </w:rPr>
        <w:t xml:space="preserve"> across all species</w:t>
      </w:r>
      <w:r w:rsidRPr="002458A3">
        <w:rPr>
          <w:lang w:eastAsia="zh-TW"/>
        </w:rPr>
        <w:t>, we grouped species based on their site-level occurrence patterns (</w:t>
      </w:r>
      <w:r w:rsidRPr="002458A3">
        <w:rPr>
          <w:b/>
          <w:bCs/>
          <w:lang w:eastAsia="zh-TW"/>
        </w:rPr>
        <w:t>Fig. 2</w:t>
      </w:r>
      <w:r w:rsidRPr="002458A3">
        <w:rPr>
          <w:lang w:eastAsia="zh-TW"/>
        </w:rPr>
        <w:t xml:space="preserve">) using </w:t>
      </w:r>
      <w:commentRangeStart w:id="85"/>
      <w:r w:rsidRPr="002458A3">
        <w:rPr>
          <w:lang w:eastAsia="zh-TW"/>
        </w:rPr>
        <w:t>k-means clustering</w:t>
      </w:r>
      <w:commentRangeEnd w:id="85"/>
      <w:r w:rsidR="008A2E3A">
        <w:rPr>
          <w:rStyle w:val="CommentReference"/>
        </w:rPr>
        <w:commentReference w:id="85"/>
      </w:r>
      <w:r w:rsidRPr="002458A3">
        <w:rPr>
          <w:lang w:eastAsia="zh-TW"/>
        </w:rPr>
        <w:t xml:space="preserve"> (</w:t>
      </w:r>
      <w:r w:rsidRPr="002458A3">
        <w:rPr>
          <w:b/>
          <w:bCs/>
          <w:lang w:eastAsia="zh-TW"/>
        </w:rPr>
        <w:t>Fig. 6</w:t>
      </w:r>
      <w:r w:rsidRPr="002458A3">
        <w:rPr>
          <w:lang w:eastAsia="zh-TW"/>
        </w:rPr>
        <w:t>). This analysis identified three clusters comprising 13 (purple), 6 (orange), and 21 (green) species, respectively. Species within the same cluster exhibited similar distribution patterns across study sites, suggesting shared habitat associations or frequent co-</w:t>
      </w:r>
      <w:commentRangeStart w:id="86"/>
      <w:r w:rsidRPr="002458A3">
        <w:rPr>
          <w:lang w:eastAsia="zh-TW"/>
        </w:rPr>
        <w:t>occurrence</w:t>
      </w:r>
      <w:commentRangeEnd w:id="86"/>
      <w:r w:rsidR="00B81A4D">
        <w:rPr>
          <w:rStyle w:val="CommentReference"/>
        </w:rPr>
        <w:commentReference w:id="86"/>
      </w:r>
      <w:r>
        <w:rPr>
          <w:lang w:eastAsia="zh-TW"/>
        </w:rPr>
        <w:t>.</w:t>
      </w:r>
    </w:p>
    <w:p w14:paraId="7F1927BA" w14:textId="3EF8EFBA" w:rsidR="00C36262" w:rsidRDefault="00FA344C" w:rsidP="00FA344C">
      <w:pPr>
        <w:rPr>
          <w:lang w:eastAsia="zh-TW"/>
        </w:rPr>
      </w:pPr>
      <w:r w:rsidRPr="00FA344C">
        <w:rPr>
          <w:lang w:eastAsia="zh-TW"/>
        </w:rPr>
        <w:t>All pre-selected LiDAR covariates had model weights lower than 0.8 for the purple (</w:t>
      </w:r>
      <w:r w:rsidRPr="00FA344C">
        <w:rPr>
          <w:b/>
          <w:bCs/>
          <w:lang w:eastAsia="zh-TW"/>
        </w:rPr>
        <w:t>Fig. 5B</w:t>
      </w:r>
      <w:r w:rsidRPr="00FA344C">
        <w:rPr>
          <w:lang w:eastAsia="zh-TW"/>
        </w:rPr>
        <w:t>) and green (</w:t>
      </w:r>
      <w:r w:rsidRPr="00FA344C">
        <w:rPr>
          <w:b/>
          <w:bCs/>
          <w:lang w:eastAsia="zh-TW"/>
        </w:rPr>
        <w:t>Fig. 5D</w:t>
      </w:r>
      <w:r w:rsidRPr="00FA344C">
        <w:rPr>
          <w:lang w:eastAsia="zh-TW"/>
        </w:rPr>
        <w:t>) groups. Even the covariates with the highest model weights</w:t>
      </w:r>
      <w:r>
        <w:rPr>
          <w:lang w:eastAsia="zh-TW"/>
        </w:rPr>
        <w:t xml:space="preserve">, </w:t>
      </w:r>
      <w:r w:rsidRPr="00FA344C">
        <w:rPr>
          <w:lang w:eastAsia="zh-TW"/>
        </w:rPr>
        <w:t>average crown closure above 10 m for the purple group and aspect for the green group</w:t>
      </w:r>
      <w:r>
        <w:rPr>
          <w:lang w:eastAsia="zh-TW"/>
        </w:rPr>
        <w:t xml:space="preserve">, </w:t>
      </w:r>
      <w:r w:rsidRPr="00FA344C">
        <w:rPr>
          <w:lang w:eastAsia="zh-TW"/>
        </w:rPr>
        <w:t xml:space="preserve">showed non-significant relationships with </w:t>
      </w:r>
      <w:r w:rsidR="00F95CC4">
        <w:rPr>
          <w:rFonts w:hint="eastAsia"/>
          <w:lang w:eastAsia="zh-TW"/>
        </w:rPr>
        <w:t xml:space="preserve">asymptotic </w:t>
      </w:r>
      <w:r w:rsidRPr="00FA344C">
        <w:rPr>
          <w:lang w:eastAsia="zh-TW"/>
        </w:rPr>
        <w:t>richness (</w:t>
      </w:r>
      <w:r w:rsidRPr="00FA344C">
        <w:rPr>
          <w:b/>
          <w:bCs/>
          <w:lang w:eastAsia="zh-TW"/>
        </w:rPr>
        <w:t>Figs. 7A</w:t>
      </w:r>
      <w:r w:rsidRPr="00FA344C">
        <w:rPr>
          <w:lang w:eastAsia="zh-TW"/>
        </w:rPr>
        <w:t xml:space="preserve">, </w:t>
      </w:r>
      <w:r w:rsidRPr="00FA344C">
        <w:rPr>
          <w:b/>
          <w:bCs/>
          <w:lang w:eastAsia="zh-TW"/>
        </w:rPr>
        <w:t>7C</w:t>
      </w:r>
      <w:r w:rsidRPr="00FA344C">
        <w:rPr>
          <w:lang w:eastAsia="zh-TW"/>
        </w:rPr>
        <w:t>). For the orange group, the proportion of deciduous trees (</w:t>
      </w:r>
      <w:proofErr w:type="spellStart"/>
      <w:r w:rsidRPr="00FA344C">
        <w:rPr>
          <w:lang w:eastAsia="zh-TW"/>
        </w:rPr>
        <w:t>prop_decid</w:t>
      </w:r>
      <w:proofErr w:type="spellEnd"/>
      <w:r w:rsidRPr="00FA344C">
        <w:rPr>
          <w:lang w:eastAsia="zh-TW"/>
        </w:rPr>
        <w:t>) had a model weight greater than 0.8 (</w:t>
      </w:r>
      <w:r w:rsidRPr="00FA344C">
        <w:rPr>
          <w:b/>
          <w:bCs/>
          <w:lang w:eastAsia="zh-TW"/>
        </w:rPr>
        <w:t>Fig. 5C</w:t>
      </w:r>
      <w:r w:rsidRPr="00FA344C">
        <w:rPr>
          <w:lang w:eastAsia="zh-TW"/>
        </w:rPr>
        <w:t>) and showed a positive relationship with asymptotic richness (</w:t>
      </w:r>
      <w:r w:rsidRPr="00FA344C">
        <w:rPr>
          <w:b/>
          <w:bCs/>
          <w:lang w:eastAsia="zh-TW"/>
        </w:rPr>
        <w:t>Fig. 7B</w:t>
      </w:r>
      <w:r w:rsidRPr="00FA344C">
        <w:rPr>
          <w:lang w:eastAsia="zh-TW"/>
        </w:rPr>
        <w:t xml:space="preserve">). However, </w:t>
      </w:r>
      <w:commentRangeStart w:id="87"/>
      <w:r w:rsidRPr="00FA344C">
        <w:rPr>
          <w:lang w:eastAsia="zh-TW"/>
        </w:rPr>
        <w:t xml:space="preserve">the effect size was small, and the relationship was only </w:t>
      </w:r>
      <w:commentRangeStart w:id="88"/>
      <w:r w:rsidRPr="00FA344C">
        <w:rPr>
          <w:lang w:eastAsia="zh-TW"/>
        </w:rPr>
        <w:t>marginally significant</w:t>
      </w:r>
      <w:commentRangeEnd w:id="87"/>
      <w:r w:rsidR="001142E3">
        <w:rPr>
          <w:rStyle w:val="CommentReference"/>
        </w:rPr>
        <w:commentReference w:id="87"/>
      </w:r>
      <w:commentRangeEnd w:id="88"/>
      <w:r w:rsidR="00695A58">
        <w:rPr>
          <w:rStyle w:val="CommentReference"/>
        </w:rPr>
        <w:commentReference w:id="88"/>
      </w:r>
      <w:r w:rsidRPr="00FA344C">
        <w:rPr>
          <w:lang w:eastAsia="zh-TW"/>
        </w:rPr>
        <w:t>, indicating a weak association.</w:t>
      </w:r>
      <w:r w:rsidR="00C36262">
        <w:rPr>
          <w:lang w:eastAsia="zh-TW"/>
        </w:rPr>
        <w:t xml:space="preserve"> </w:t>
      </w:r>
    </w:p>
    <w:p w14:paraId="22BE371E" w14:textId="580A07F8" w:rsidR="00C36262" w:rsidRDefault="00C36262" w:rsidP="00473BFE">
      <w:pPr>
        <w:rPr>
          <w:lang w:eastAsia="zh-TW"/>
        </w:rPr>
      </w:pPr>
    </w:p>
    <w:p w14:paraId="0C704167" w14:textId="4B4E7A3C" w:rsidR="00C36262" w:rsidRDefault="00C36262">
      <w:pPr>
        <w:spacing w:after="160" w:line="259" w:lineRule="auto"/>
        <w:rPr>
          <w:lang w:eastAsia="zh-TW"/>
        </w:rPr>
      </w:pPr>
      <w:r>
        <w:rPr>
          <w:lang w:eastAsia="zh-TW"/>
        </w:rPr>
        <w:br w:type="page"/>
      </w:r>
    </w:p>
    <w:p w14:paraId="3DD7BC5E" w14:textId="378A44FB" w:rsidR="00C7641C" w:rsidRDefault="00FA344C" w:rsidP="00473BFE">
      <w:pPr>
        <w:rPr>
          <w:lang w:eastAsia="zh-TW"/>
        </w:rPr>
      </w:pPr>
      <w:r>
        <w:rPr>
          <w:noProof/>
        </w:rPr>
        <w:lastRenderedPageBreak/>
        <mc:AlternateContent>
          <mc:Choice Requires="wps">
            <w:drawing>
              <wp:anchor distT="45720" distB="45720" distL="114300" distR="114300" simplePos="0" relativeHeight="251712512" behindDoc="0" locked="0" layoutInCell="1" allowOverlap="1" wp14:anchorId="1B50A4D1" wp14:editId="35DA517A">
                <wp:simplePos x="0" y="0"/>
                <wp:positionH relativeFrom="margin">
                  <wp:posOffset>-507365</wp:posOffset>
                </wp:positionH>
                <wp:positionV relativeFrom="paragraph">
                  <wp:posOffset>24765</wp:posOffset>
                </wp:positionV>
                <wp:extent cx="6924040" cy="4126865"/>
                <wp:effectExtent l="0" t="0" r="0" b="6985"/>
                <wp:wrapSquare wrapText="bothSides"/>
                <wp:docPr id="10581108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4040" cy="4126865"/>
                        </a:xfrm>
                        <a:prstGeom prst="rect">
                          <a:avLst/>
                        </a:prstGeom>
                        <a:solidFill>
                          <a:srgbClr val="FFFFFF"/>
                        </a:solidFill>
                        <a:ln w="9525">
                          <a:noFill/>
                          <a:miter lim="800000"/>
                          <a:headEnd/>
                          <a:tailEnd/>
                        </a:ln>
                      </wps:spPr>
                      <wps:txbx>
                        <w:txbxContent>
                          <w:p w14:paraId="12745B14" w14:textId="77777777" w:rsidR="00C36262" w:rsidRDefault="00C36262" w:rsidP="00C36262">
                            <w:pPr>
                              <w:spacing w:after="0"/>
                            </w:pPr>
                            <w:r>
                              <w:rPr>
                                <w:noProof/>
                              </w:rPr>
                              <w:drawing>
                                <wp:inline distT="0" distB="0" distL="0" distR="0" wp14:anchorId="44D7A01C" wp14:editId="1F263694">
                                  <wp:extent cx="6634817" cy="3186280"/>
                                  <wp:effectExtent l="0" t="0" r="0" b="0"/>
                                  <wp:docPr id="428403268"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14D6C9E9" w14:textId="5FB0A912" w:rsidR="00C36262" w:rsidRDefault="00C36262" w:rsidP="00C36262">
                            <w:pPr>
                              <w:spacing w:after="0" w:line="240" w:lineRule="auto"/>
                              <w:rPr>
                                <w:rFonts w:asciiTheme="minorHAnsi" w:hAnsiTheme="minorHAnsi" w:cstheme="minorHAnsi"/>
                                <w:lang w:eastAsia="zh-TW"/>
                              </w:rPr>
                            </w:pPr>
                            <w:r w:rsidRPr="006145A7">
                              <w:rPr>
                                <w:rFonts w:asciiTheme="minorHAnsi" w:hAnsiTheme="minorHAnsi" w:cstheme="minorHAnsi"/>
                                <w:b/>
                                <w:bCs/>
                              </w:rPr>
                              <w:t xml:space="preserve">Fig. </w:t>
                            </w:r>
                            <w:r>
                              <w:rPr>
                                <w:rFonts w:asciiTheme="minorHAnsi" w:hAnsiTheme="minorHAnsi" w:cstheme="minorHAnsi"/>
                                <w:b/>
                                <w:bCs/>
                              </w:rPr>
                              <w:t>6</w:t>
                            </w:r>
                            <w:r w:rsidRPr="006145A7">
                              <w:rPr>
                                <w:rFonts w:asciiTheme="minorHAnsi" w:hAnsiTheme="minorHAnsi" w:cstheme="minorHAnsi"/>
                              </w:rPr>
                              <w:t xml:space="preserve">. </w:t>
                            </w:r>
                            <w:r w:rsidR="00FA344C" w:rsidRPr="00FA344C">
                              <w:rPr>
                                <w:rFonts w:asciiTheme="minorHAnsi" w:hAnsiTheme="minorHAnsi" w:cstheme="minorHAnsi"/>
                                <w:lang w:eastAsia="zh-TW"/>
                              </w:rPr>
                              <w:t>K-means clustering of target species based on site-use patterns, visualized in principal component space. Species within the same cluster show similar distributions across study sites. The purple group includes 13 species, the orange group 6 species, and the green group 21 species.</w:t>
                            </w:r>
                          </w:p>
                          <w:p w14:paraId="0F0CB99A" w14:textId="77777777" w:rsidR="00C36262" w:rsidRDefault="00C36262" w:rsidP="00C36262">
                            <w:pPr>
                              <w:spacing w:after="0" w:line="240" w:lineRule="auto"/>
                              <w:rPr>
                                <w:rFonts w:asciiTheme="minorHAnsi" w:hAnsiTheme="minorHAnsi" w:cstheme="minorHAnsi"/>
                                <w:lang w:eastAsia="zh-TW"/>
                              </w:rPr>
                            </w:pPr>
                          </w:p>
                          <w:p w14:paraId="76390722" w14:textId="77777777" w:rsidR="00C36262" w:rsidRDefault="00C36262" w:rsidP="00C36262">
                            <w:pPr>
                              <w:spacing w:after="0" w:line="240" w:lineRule="auto"/>
                              <w:rPr>
                                <w:rFonts w:asciiTheme="minorHAnsi" w:hAnsiTheme="minorHAnsi" w:cstheme="minorHAnsi"/>
                                <w:lang w:eastAsia="zh-TW"/>
                              </w:rPr>
                            </w:pPr>
                          </w:p>
                          <w:p w14:paraId="04D39A6B" w14:textId="77777777" w:rsidR="00C36262" w:rsidRPr="006145A7" w:rsidRDefault="00C36262" w:rsidP="00C3626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50A4D1" id="_x0000_s1034" type="#_x0000_t202" style="position:absolute;margin-left:-39.95pt;margin-top:1.95pt;width:545.2pt;height:324.95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" stroked="f">
                <v:textbox>
                  <w:txbxContent>
                    <w:p w14:paraId="12745B14" w14:textId="77777777" w:rsidR="00C36262" w:rsidRDefault="00C36262" w:rsidP="00C36262">
                      <w:pPr>
                        <w:spacing w:after="0"/>
                      </w:pPr>
                      <w:r>
                        <w:rPr>
                          <w:noProof/>
                        </w:rPr>
                        <w:drawing>
                          <wp:inline distT="0" distB="0" distL="0" distR="0" wp14:anchorId="44D7A01C" wp14:editId="1F263694">
                            <wp:extent cx="6634817" cy="3186280"/>
                            <wp:effectExtent l="0" t="0" r="0" b="0"/>
                            <wp:docPr id="428403268"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14D6C9E9" w14:textId="5FB0A912" w:rsidR="00C36262" w:rsidRDefault="00C36262" w:rsidP="00C36262">
                      <w:pPr>
                        <w:spacing w:after="0" w:line="240" w:lineRule="auto"/>
                        <w:rPr>
                          <w:rFonts w:asciiTheme="minorHAnsi" w:hAnsiTheme="minorHAnsi" w:cstheme="minorHAnsi"/>
                          <w:lang w:eastAsia="zh-TW"/>
                        </w:rPr>
                      </w:pPr>
                      <w:r w:rsidRPr="006145A7">
                        <w:rPr>
                          <w:rFonts w:asciiTheme="minorHAnsi" w:hAnsiTheme="minorHAnsi" w:cstheme="minorHAnsi"/>
                          <w:b/>
                          <w:bCs/>
                        </w:rPr>
                        <w:t xml:space="preserve">Fig. </w:t>
                      </w:r>
                      <w:r>
                        <w:rPr>
                          <w:rFonts w:asciiTheme="minorHAnsi" w:hAnsiTheme="minorHAnsi" w:cstheme="minorHAnsi"/>
                          <w:b/>
                          <w:bCs/>
                        </w:rPr>
                        <w:t>6</w:t>
                      </w:r>
                      <w:r w:rsidRPr="006145A7">
                        <w:rPr>
                          <w:rFonts w:asciiTheme="minorHAnsi" w:hAnsiTheme="minorHAnsi" w:cstheme="minorHAnsi"/>
                        </w:rPr>
                        <w:t xml:space="preserve">. </w:t>
                      </w:r>
                      <w:r w:rsidR="00FA344C" w:rsidRPr="00FA344C">
                        <w:rPr>
                          <w:rFonts w:asciiTheme="minorHAnsi" w:hAnsiTheme="minorHAnsi" w:cstheme="minorHAnsi"/>
                          <w:lang w:eastAsia="zh-TW"/>
                        </w:rPr>
                        <w:t>K-means clustering of target species based on site-use patterns, visualized in principal component space. Species within the same cluster show similar distributions across study sites. The purple group includes 13 species, the orange group 6 species, and the green group 21 species.</w:t>
                      </w:r>
                    </w:p>
                    <w:p w14:paraId="0F0CB99A" w14:textId="77777777" w:rsidR="00C36262" w:rsidRDefault="00C36262" w:rsidP="00C36262">
                      <w:pPr>
                        <w:spacing w:after="0" w:line="240" w:lineRule="auto"/>
                        <w:rPr>
                          <w:rFonts w:asciiTheme="minorHAnsi" w:hAnsiTheme="minorHAnsi" w:cstheme="minorHAnsi"/>
                          <w:lang w:eastAsia="zh-TW"/>
                        </w:rPr>
                      </w:pPr>
                    </w:p>
                    <w:p w14:paraId="76390722" w14:textId="77777777" w:rsidR="00C36262" w:rsidRDefault="00C36262" w:rsidP="00C36262">
                      <w:pPr>
                        <w:spacing w:after="0" w:line="240" w:lineRule="auto"/>
                        <w:rPr>
                          <w:rFonts w:asciiTheme="minorHAnsi" w:hAnsiTheme="minorHAnsi" w:cstheme="minorHAnsi"/>
                          <w:lang w:eastAsia="zh-TW"/>
                        </w:rPr>
                      </w:pPr>
                    </w:p>
                    <w:p w14:paraId="04D39A6B" w14:textId="77777777" w:rsidR="00C36262" w:rsidRPr="006145A7" w:rsidRDefault="00C36262" w:rsidP="00C36262">
                      <w:pPr>
                        <w:spacing w:after="0" w:line="240" w:lineRule="auto"/>
                      </w:pPr>
                    </w:p>
                  </w:txbxContent>
                </v:textbox>
                <w10:wrap type="square" anchorx="margin"/>
              </v:shape>
            </w:pict>
          </mc:Fallback>
        </mc:AlternateContent>
      </w:r>
      <w:r>
        <w:rPr>
          <w:noProof/>
        </w:rPr>
        <mc:AlternateContent>
          <mc:Choice Requires="wps">
            <w:drawing>
              <wp:anchor distT="45720" distB="45720" distL="114300" distR="114300" simplePos="0" relativeHeight="251708416" behindDoc="0" locked="0" layoutInCell="1" allowOverlap="1" wp14:anchorId="5DF5952E" wp14:editId="66DF1D4E">
                <wp:simplePos x="0" y="0"/>
                <wp:positionH relativeFrom="margin">
                  <wp:posOffset>-601345</wp:posOffset>
                </wp:positionH>
                <wp:positionV relativeFrom="paragraph">
                  <wp:posOffset>4492878</wp:posOffset>
                </wp:positionV>
                <wp:extent cx="7264400" cy="3732530"/>
                <wp:effectExtent l="0" t="0" r="0" b="1270"/>
                <wp:wrapSquare wrapText="bothSides"/>
                <wp:docPr id="249746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64400" cy="3732530"/>
                        </a:xfrm>
                        <a:prstGeom prst="rect">
                          <a:avLst/>
                        </a:prstGeom>
                        <a:solidFill>
                          <a:srgbClr val="FFFFFF"/>
                        </a:solidFill>
                        <a:ln w="9525">
                          <a:noFill/>
                          <a:miter lim="800000"/>
                          <a:headEnd/>
                          <a:tailEnd/>
                        </a:ln>
                      </wps:spPr>
                      <wps:txbx>
                        <w:txbxContent>
                          <w:p w14:paraId="738AB78E" w14:textId="1FEF10C9" w:rsidR="005D2EE6" w:rsidRPr="005D2EE6" w:rsidRDefault="005D2EE6" w:rsidP="005D2EE6">
                            <w:pPr>
                              <w:spacing w:after="0"/>
                              <w:jc w:val="center"/>
                            </w:pPr>
                            <w:r w:rsidRPr="005D2EE6">
                              <w:rPr>
                                <w:noProof/>
                              </w:rPr>
                              <w:drawing>
                                <wp:inline distT="0" distB="0" distL="0" distR="0" wp14:anchorId="6F218225" wp14:editId="099FEC2F">
                                  <wp:extent cx="7072630" cy="2633980"/>
                                  <wp:effectExtent l="0" t="0" r="0" b="0"/>
                                  <wp:docPr id="726446789" name="Picture 14" descr="A graph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46789" name="Picture 14" descr="A graph of a tree&#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072630" cy="2633980"/>
                                          </a:xfrm>
                                          <a:prstGeom prst="rect">
                                            <a:avLst/>
                                          </a:prstGeom>
                                          <a:noFill/>
                                          <a:ln>
                                            <a:noFill/>
                                          </a:ln>
                                        </pic:spPr>
                                      </pic:pic>
                                    </a:graphicData>
                                  </a:graphic>
                                </wp:inline>
                              </w:drawing>
                            </w:r>
                          </w:p>
                          <w:p w14:paraId="35383FC6" w14:textId="206847AA" w:rsidR="00C36262" w:rsidRDefault="00C36262" w:rsidP="00C36262">
                            <w:pPr>
                              <w:spacing w:after="0" w:line="240" w:lineRule="auto"/>
                              <w:rPr>
                                <w:rFonts w:asciiTheme="minorHAnsi" w:hAnsiTheme="minorHAnsi" w:cstheme="minorHAnsi"/>
                                <w:lang w:eastAsia="zh-TW"/>
                              </w:rPr>
                            </w:pPr>
                            <w:r w:rsidRPr="006145A7">
                              <w:rPr>
                                <w:rFonts w:asciiTheme="minorHAnsi" w:hAnsiTheme="minorHAnsi" w:cstheme="minorHAnsi"/>
                                <w:b/>
                                <w:bCs/>
                              </w:rPr>
                              <w:t xml:space="preserve">Fig. </w:t>
                            </w:r>
                            <w:r>
                              <w:rPr>
                                <w:rFonts w:asciiTheme="minorHAnsi" w:hAnsiTheme="minorHAnsi" w:cstheme="minorHAnsi"/>
                                <w:b/>
                                <w:bCs/>
                              </w:rPr>
                              <w:t>7</w:t>
                            </w:r>
                            <w:r w:rsidRPr="006145A7">
                              <w:rPr>
                                <w:rFonts w:asciiTheme="minorHAnsi" w:hAnsiTheme="minorHAnsi" w:cstheme="minorHAnsi"/>
                              </w:rPr>
                              <w:t xml:space="preserve">. </w:t>
                            </w:r>
                            <w:r w:rsidR="00FA344C" w:rsidRPr="00FA344C">
                              <w:rPr>
                                <w:rFonts w:asciiTheme="minorHAnsi" w:hAnsiTheme="minorHAnsi" w:cstheme="minorHAnsi"/>
                              </w:rPr>
                              <w:t>Simple linear regression of the most influential LiDAR covariate for each species group in explaining asymptotic richness: (A) purple group – average crown closure above 10 m, (B) orange group – proportion of deciduous trees, and (C) green group – aspect. Note that even the most influential covariates showed weak or no association with richness within each group.</w:t>
                            </w:r>
                          </w:p>
                          <w:p w14:paraId="49F36998" w14:textId="77777777" w:rsidR="00C36262" w:rsidRDefault="00C36262" w:rsidP="00C36262">
                            <w:pPr>
                              <w:spacing w:after="0" w:line="240" w:lineRule="auto"/>
                              <w:rPr>
                                <w:rFonts w:asciiTheme="minorHAnsi" w:hAnsiTheme="minorHAnsi" w:cstheme="minorHAnsi"/>
                                <w:lang w:eastAsia="zh-TW"/>
                              </w:rPr>
                            </w:pPr>
                          </w:p>
                          <w:p w14:paraId="1A26BDD1" w14:textId="77777777" w:rsidR="00C36262" w:rsidRDefault="00C36262" w:rsidP="00C36262">
                            <w:pPr>
                              <w:spacing w:after="0" w:line="240" w:lineRule="auto"/>
                              <w:rPr>
                                <w:rFonts w:asciiTheme="minorHAnsi" w:hAnsiTheme="minorHAnsi" w:cstheme="minorHAnsi"/>
                                <w:lang w:eastAsia="zh-TW"/>
                              </w:rPr>
                            </w:pPr>
                          </w:p>
                          <w:p w14:paraId="5B4CCD58" w14:textId="77777777" w:rsidR="00C36262" w:rsidRPr="006145A7" w:rsidRDefault="00C36262" w:rsidP="00C3626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F5952E" id="_x0000_s1035" type="#_x0000_t202" style="position:absolute;margin-left:-47.35pt;margin-top:353.75pt;width:572pt;height:293.9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" stroked="f">
                <v:textbox>
                  <w:txbxContent>
                    <w:p w14:paraId="738AB78E" w14:textId="1FEF10C9" w:rsidR="005D2EE6" w:rsidRPr="005D2EE6" w:rsidRDefault="005D2EE6" w:rsidP="005D2EE6">
                      <w:pPr>
                        <w:spacing w:after="0"/>
                        <w:jc w:val="center"/>
                      </w:pPr>
                      <w:r w:rsidRPr="005D2EE6">
                        <w:rPr>
                          <w:noProof/>
                        </w:rPr>
                        <w:drawing>
                          <wp:inline distT="0" distB="0" distL="0" distR="0" wp14:anchorId="6F218225" wp14:editId="099FEC2F">
                            <wp:extent cx="7072630" cy="2633980"/>
                            <wp:effectExtent l="0" t="0" r="0" b="0"/>
                            <wp:docPr id="726446789" name="Picture 14" descr="A graph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46789" name="Picture 14" descr="A graph of a tree&#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072630" cy="2633980"/>
                                    </a:xfrm>
                                    <a:prstGeom prst="rect">
                                      <a:avLst/>
                                    </a:prstGeom>
                                    <a:noFill/>
                                    <a:ln>
                                      <a:noFill/>
                                    </a:ln>
                                  </pic:spPr>
                                </pic:pic>
                              </a:graphicData>
                            </a:graphic>
                          </wp:inline>
                        </w:drawing>
                      </w:r>
                    </w:p>
                    <w:p w14:paraId="35383FC6" w14:textId="206847AA" w:rsidR="00C36262" w:rsidRDefault="00C36262" w:rsidP="00C36262">
                      <w:pPr>
                        <w:spacing w:after="0" w:line="240" w:lineRule="auto"/>
                        <w:rPr>
                          <w:rFonts w:asciiTheme="minorHAnsi" w:hAnsiTheme="minorHAnsi" w:cstheme="minorHAnsi"/>
                          <w:lang w:eastAsia="zh-TW"/>
                        </w:rPr>
                      </w:pPr>
                      <w:r w:rsidRPr="006145A7">
                        <w:rPr>
                          <w:rFonts w:asciiTheme="minorHAnsi" w:hAnsiTheme="minorHAnsi" w:cstheme="minorHAnsi"/>
                          <w:b/>
                          <w:bCs/>
                        </w:rPr>
                        <w:t xml:space="preserve">Fig. </w:t>
                      </w:r>
                      <w:r>
                        <w:rPr>
                          <w:rFonts w:asciiTheme="minorHAnsi" w:hAnsiTheme="minorHAnsi" w:cstheme="minorHAnsi"/>
                          <w:b/>
                          <w:bCs/>
                        </w:rPr>
                        <w:t>7</w:t>
                      </w:r>
                      <w:r w:rsidRPr="006145A7">
                        <w:rPr>
                          <w:rFonts w:asciiTheme="minorHAnsi" w:hAnsiTheme="minorHAnsi" w:cstheme="minorHAnsi"/>
                        </w:rPr>
                        <w:t xml:space="preserve">. </w:t>
                      </w:r>
                      <w:r w:rsidR="00FA344C" w:rsidRPr="00FA344C">
                        <w:rPr>
                          <w:rFonts w:asciiTheme="minorHAnsi" w:hAnsiTheme="minorHAnsi" w:cstheme="minorHAnsi"/>
                        </w:rPr>
                        <w:t>Simple linear regression of the most influential LiDAR covariate for each species group in explaining asymptotic richness: (A) purple group – average crown closure above 10 m, (B) orange group – proportion of deciduous trees, and (C) green group – aspect. Note that even the most influential covariates showed weak or no association with richness within each group.</w:t>
                      </w:r>
                    </w:p>
                    <w:p w14:paraId="49F36998" w14:textId="77777777" w:rsidR="00C36262" w:rsidRDefault="00C36262" w:rsidP="00C36262">
                      <w:pPr>
                        <w:spacing w:after="0" w:line="240" w:lineRule="auto"/>
                        <w:rPr>
                          <w:rFonts w:asciiTheme="minorHAnsi" w:hAnsiTheme="minorHAnsi" w:cstheme="minorHAnsi"/>
                          <w:lang w:eastAsia="zh-TW"/>
                        </w:rPr>
                      </w:pPr>
                    </w:p>
                    <w:p w14:paraId="1A26BDD1" w14:textId="77777777" w:rsidR="00C36262" w:rsidRDefault="00C36262" w:rsidP="00C36262">
                      <w:pPr>
                        <w:spacing w:after="0" w:line="240" w:lineRule="auto"/>
                        <w:rPr>
                          <w:rFonts w:asciiTheme="minorHAnsi" w:hAnsiTheme="minorHAnsi" w:cstheme="minorHAnsi"/>
                          <w:lang w:eastAsia="zh-TW"/>
                        </w:rPr>
                      </w:pPr>
                    </w:p>
                    <w:p w14:paraId="5B4CCD58" w14:textId="77777777" w:rsidR="00C36262" w:rsidRPr="006145A7" w:rsidRDefault="00C36262" w:rsidP="00C36262">
                      <w:pPr>
                        <w:spacing w:after="0" w:line="240" w:lineRule="auto"/>
                      </w:pPr>
                    </w:p>
                  </w:txbxContent>
                </v:textbox>
                <w10:wrap type="square" anchorx="margin"/>
              </v:shape>
            </w:pict>
          </mc:Fallback>
        </mc:AlternateContent>
      </w:r>
    </w:p>
    <w:p w14:paraId="53FD4E9F" w14:textId="1E0D98CB" w:rsidR="00A75865" w:rsidRPr="008F1D6E" w:rsidRDefault="00301A44" w:rsidP="00A75865">
      <w:pPr>
        <w:pStyle w:val="Heading1"/>
        <w:rPr>
          <w:lang w:val="en-US"/>
        </w:rPr>
      </w:pPr>
      <w:r w:rsidRPr="008F1D6E">
        <w:rPr>
          <w:lang w:val="en-US"/>
        </w:rPr>
        <w:lastRenderedPageBreak/>
        <w:t>Discussion</w:t>
      </w:r>
    </w:p>
    <w:p w14:paraId="44980B44" w14:textId="53E88E9A" w:rsidR="00081421" w:rsidRDefault="00691F50" w:rsidP="00DA390F">
      <w:pPr>
        <w:rPr>
          <w:lang w:eastAsia="zh-TW"/>
        </w:rPr>
      </w:pPr>
      <w:r w:rsidRPr="00691F50">
        <w:rPr>
          <w:lang w:eastAsia="zh-TW"/>
        </w:rPr>
        <w:t xml:space="preserve">Our results showed that none of the LiDAR covariates effectively predicted </w:t>
      </w:r>
      <w:commentRangeStart w:id="89"/>
      <w:r w:rsidRPr="00691F50">
        <w:rPr>
          <w:lang w:eastAsia="zh-TW"/>
        </w:rPr>
        <w:t>overall breeding songbird asymptotic</w:t>
      </w:r>
      <w:commentRangeEnd w:id="89"/>
      <w:r w:rsidR="00FC1AE4">
        <w:rPr>
          <w:rStyle w:val="CommentReference"/>
        </w:rPr>
        <w:commentReference w:id="89"/>
      </w:r>
      <w:r w:rsidRPr="00691F50">
        <w:rPr>
          <w:lang w:eastAsia="zh-TW"/>
        </w:rPr>
        <w:t xml:space="preserve"> richness</w:t>
      </w:r>
      <w:r>
        <w:rPr>
          <w:lang w:eastAsia="zh-TW"/>
        </w:rPr>
        <w:t xml:space="preserve"> (</w:t>
      </w:r>
      <w:r w:rsidRPr="00691F50">
        <w:rPr>
          <w:b/>
          <w:bCs/>
          <w:lang w:eastAsia="zh-TW"/>
        </w:rPr>
        <w:t>Fig. 5</w:t>
      </w:r>
      <w:r>
        <w:rPr>
          <w:lang w:eastAsia="zh-TW"/>
        </w:rPr>
        <w:t>)</w:t>
      </w:r>
      <w:r w:rsidRPr="00691F50">
        <w:rPr>
          <w:lang w:eastAsia="zh-TW"/>
        </w:rPr>
        <w:t>, likely because species exhibit diverse habitat preferences that cannot be captured by a common set of structural features. When species were grouped based on similarities in habitat use, only one covariate</w:t>
      </w:r>
      <w:r>
        <w:rPr>
          <w:lang w:eastAsia="zh-TW"/>
        </w:rPr>
        <w:t xml:space="preserve">, </w:t>
      </w:r>
      <w:r w:rsidRPr="00691F50">
        <w:rPr>
          <w:lang w:eastAsia="zh-TW"/>
        </w:rPr>
        <w:t>the proportion of deciduous trees</w:t>
      </w:r>
      <w:r>
        <w:rPr>
          <w:lang w:eastAsia="zh-TW"/>
        </w:rPr>
        <w:t xml:space="preserve">, </w:t>
      </w:r>
      <w:r w:rsidRPr="00691F50">
        <w:rPr>
          <w:lang w:eastAsia="zh-TW"/>
        </w:rPr>
        <w:t>showed a weak positive association with richness for a single species group</w:t>
      </w:r>
      <w:r>
        <w:rPr>
          <w:lang w:eastAsia="zh-TW"/>
        </w:rPr>
        <w:t xml:space="preserve"> (</w:t>
      </w:r>
      <w:r w:rsidRPr="00691F50">
        <w:rPr>
          <w:b/>
          <w:bCs/>
          <w:lang w:eastAsia="zh-TW"/>
        </w:rPr>
        <w:t>Fig. 7</w:t>
      </w:r>
      <w:r>
        <w:rPr>
          <w:lang w:eastAsia="zh-TW"/>
        </w:rPr>
        <w:t>)</w:t>
      </w:r>
      <w:r w:rsidRPr="00691F50">
        <w:rPr>
          <w:lang w:eastAsia="zh-TW"/>
        </w:rPr>
        <w:t xml:space="preserve">. Rarefaction analyses indicated that </w:t>
      </w:r>
      <w:commentRangeStart w:id="90"/>
      <w:r w:rsidRPr="00691F50">
        <w:rPr>
          <w:lang w:eastAsia="zh-TW"/>
        </w:rPr>
        <w:t>surveying effort across study sites</w:t>
      </w:r>
      <w:commentRangeEnd w:id="90"/>
      <w:r w:rsidR="00FF6CA0">
        <w:rPr>
          <w:rStyle w:val="CommentReference"/>
        </w:rPr>
        <w:commentReference w:id="90"/>
      </w:r>
      <w:r w:rsidRPr="00691F50">
        <w:rPr>
          <w:lang w:eastAsia="zh-TW"/>
        </w:rPr>
        <w:t xml:space="preserve"> was generally sufficient, as observed richness closely approached estimated asymptotic richness</w:t>
      </w:r>
      <w:r>
        <w:rPr>
          <w:lang w:eastAsia="zh-TW"/>
        </w:rPr>
        <w:t xml:space="preserve"> (</w:t>
      </w:r>
      <w:r w:rsidRPr="00691F50">
        <w:rPr>
          <w:b/>
          <w:bCs/>
          <w:lang w:eastAsia="zh-TW"/>
        </w:rPr>
        <w:t>Fig. 3</w:t>
      </w:r>
      <w:r>
        <w:rPr>
          <w:lang w:eastAsia="zh-TW"/>
        </w:rPr>
        <w:t>)</w:t>
      </w:r>
      <w:r w:rsidRPr="00691F50">
        <w:rPr>
          <w:lang w:eastAsia="zh-TW"/>
        </w:rPr>
        <w:t xml:space="preserve">. This suggests that the number of ARU days at each site provided an adequate </w:t>
      </w:r>
      <w:r>
        <w:rPr>
          <w:lang w:eastAsia="zh-TW"/>
        </w:rPr>
        <w:t>sampling</w:t>
      </w:r>
      <w:r w:rsidRPr="00691F50">
        <w:rPr>
          <w:lang w:eastAsia="zh-TW"/>
        </w:rPr>
        <w:t xml:space="preserve"> of the local breeding songbird </w:t>
      </w:r>
      <w:r>
        <w:rPr>
          <w:lang w:eastAsia="zh-TW"/>
        </w:rPr>
        <w:t>richness</w:t>
      </w:r>
      <w:r w:rsidRPr="00691F50">
        <w:rPr>
          <w:lang w:eastAsia="zh-TW"/>
        </w:rPr>
        <w:t xml:space="preserve">, which included 40 species in total. </w:t>
      </w:r>
      <w:commentRangeStart w:id="91"/>
      <w:r w:rsidRPr="00691F50">
        <w:rPr>
          <w:lang w:eastAsia="zh-TW"/>
        </w:rPr>
        <w:t xml:space="preserve">Overall, our large-scale acoustic survey provided a </w:t>
      </w:r>
      <w:commentRangeEnd w:id="91"/>
      <w:r w:rsidR="00951039">
        <w:rPr>
          <w:rStyle w:val="CommentReference"/>
        </w:rPr>
        <w:commentReference w:id="91"/>
      </w:r>
      <w:commentRangeStart w:id="92"/>
      <w:r w:rsidRPr="00691F50">
        <w:rPr>
          <w:lang w:eastAsia="zh-TW"/>
        </w:rPr>
        <w:t>comprehensive assessment of the breeding bird community within the John Prince Research Forest in central British Columbia</w:t>
      </w:r>
      <w:commentRangeEnd w:id="92"/>
      <w:r w:rsidR="00177289">
        <w:rPr>
          <w:rStyle w:val="CommentReference"/>
        </w:rPr>
        <w:commentReference w:id="92"/>
      </w:r>
      <w:r w:rsidRPr="00691F50">
        <w:rPr>
          <w:lang w:eastAsia="zh-TW"/>
        </w:rPr>
        <w:t xml:space="preserve"> (</w:t>
      </w:r>
      <w:r w:rsidRPr="00691F50">
        <w:rPr>
          <w:b/>
          <w:bCs/>
          <w:lang w:eastAsia="zh-TW"/>
        </w:rPr>
        <w:t>Supplementary Table A</w:t>
      </w:r>
      <w:r w:rsidRPr="00691F50">
        <w:rPr>
          <w:lang w:eastAsia="zh-TW"/>
        </w:rPr>
        <w:t>).</w:t>
      </w:r>
    </w:p>
    <w:p w14:paraId="251FECA7" w14:textId="791F7AFC" w:rsidR="005A3351" w:rsidRDefault="00683488" w:rsidP="00DA390F">
      <w:pPr>
        <w:rPr>
          <w:lang w:eastAsia="zh-TW"/>
        </w:rPr>
      </w:pPr>
      <w:r w:rsidRPr="00683488">
        <w:rPr>
          <w:lang w:eastAsia="zh-TW"/>
        </w:rPr>
        <w:t xml:space="preserve">Contrary to expectations from previous studies that identified canopy covariates as key drivers of bird richness </w:t>
      </w:r>
      <w:r>
        <w:rPr>
          <w:lang w:eastAsia="zh-TW"/>
        </w:rPr>
        <w:fldChar w:fldCharType="begin"/>
      </w:r>
      <w:r>
        <w:rPr>
          <w:lang w:eastAsia="zh-TW"/>
        </w:rPr>
        <w:instrText xml:space="preserve"> ADDIN ZOTERO_ITEM CSL_CITATION {"citationID":"HQ96n7iw","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Pr>
          <w:lang w:eastAsia="zh-TW"/>
        </w:rPr>
        <w:fldChar w:fldCharType="separate"/>
      </w:r>
      <w:r w:rsidRPr="002258E4">
        <w:rPr>
          <w:rFonts w:cs="Times New Roman"/>
        </w:rPr>
        <w:t>(Bakx et al. 2019)</w:t>
      </w:r>
      <w:r>
        <w:rPr>
          <w:lang w:eastAsia="zh-TW"/>
        </w:rPr>
        <w:fldChar w:fldCharType="end"/>
      </w:r>
      <w:r w:rsidRPr="00683488">
        <w:rPr>
          <w:lang w:eastAsia="zh-TW"/>
        </w:rPr>
        <w:t xml:space="preserve">, LiDAR variables related to vertical canopy structure, such as average crown closure at different heights, showed limited explanatory power for asymptotic richness across all species. This discrepancy may reflect the composition of our focal community: the 40 </w:t>
      </w:r>
      <w:ins w:id="93" w:author="Heather Bryan" w:date="2025-12-08T14:53:00Z" w16du:dateUtc="2025-12-08T22:53:00Z">
        <w:r w:rsidR="00CC3409">
          <w:rPr>
            <w:lang w:eastAsia="zh-TW"/>
          </w:rPr>
          <w:t xml:space="preserve">species of </w:t>
        </w:r>
      </w:ins>
      <w:r w:rsidRPr="00683488">
        <w:rPr>
          <w:lang w:eastAsia="zh-TW"/>
        </w:rPr>
        <w:t>dawn-chorus songbird</w:t>
      </w:r>
      <w:del w:id="94" w:author="Heather Bryan" w:date="2025-12-08T14:53:00Z" w16du:dateUtc="2025-12-08T22:53:00Z">
        <w:r w:rsidRPr="00683488" w:rsidDel="00CC3409">
          <w:rPr>
            <w:lang w:eastAsia="zh-TW"/>
          </w:rPr>
          <w:delText xml:space="preserve"> specie</w:delText>
        </w:r>
      </w:del>
      <w:r w:rsidRPr="00683488">
        <w:rPr>
          <w:lang w:eastAsia="zh-TW"/>
        </w:rPr>
        <w:t xml:space="preserve">s </w:t>
      </w:r>
      <w:commentRangeStart w:id="95"/>
      <w:proofErr w:type="gramStart"/>
      <w:r w:rsidRPr="00683488">
        <w:rPr>
          <w:lang w:eastAsia="zh-TW"/>
        </w:rPr>
        <w:t>occupy</w:t>
      </w:r>
      <w:proofErr w:type="gramEnd"/>
      <w:r w:rsidRPr="00683488">
        <w:rPr>
          <w:lang w:eastAsia="zh-TW"/>
        </w:rPr>
        <w:t xml:space="preserve"> a range of habitat types, which may have blurred</w:t>
      </w:r>
      <w:commentRangeEnd w:id="95"/>
      <w:r w:rsidR="00357890">
        <w:rPr>
          <w:rStyle w:val="CommentReference"/>
        </w:rPr>
        <w:commentReference w:id="95"/>
      </w:r>
      <w:r w:rsidRPr="00683488">
        <w:rPr>
          <w:lang w:eastAsia="zh-TW"/>
        </w:rPr>
        <w:t xml:space="preserve"> any clear habitat association </w:t>
      </w:r>
      <w:commentRangeStart w:id="96"/>
      <w:r w:rsidRPr="00683488">
        <w:rPr>
          <w:lang w:eastAsia="zh-TW"/>
        </w:rPr>
        <w:t>in the overall model</w:t>
      </w:r>
      <w:commentRangeEnd w:id="96"/>
      <w:r w:rsidR="00C77081">
        <w:rPr>
          <w:rStyle w:val="CommentReference"/>
        </w:rPr>
        <w:commentReference w:id="96"/>
      </w:r>
      <w:r w:rsidRPr="00683488">
        <w:rPr>
          <w:lang w:eastAsia="zh-TW"/>
        </w:rPr>
        <w:t xml:space="preserve">. </w:t>
      </w:r>
      <w:r w:rsidR="00723AF4" w:rsidRPr="00723AF4">
        <w:rPr>
          <w:lang w:eastAsia="zh-TW"/>
        </w:rPr>
        <w:t xml:space="preserve">When analyzed by species groups, none of the covariates strongly predicted richness, </w:t>
      </w:r>
      <w:commentRangeStart w:id="97"/>
      <w:r w:rsidR="00723AF4" w:rsidRPr="00723AF4">
        <w:rPr>
          <w:lang w:eastAsia="zh-TW"/>
        </w:rPr>
        <w:t>as species richness was relatively similar across sites</w:t>
      </w:r>
      <w:commentRangeEnd w:id="97"/>
      <w:r w:rsidR="00F009A0">
        <w:rPr>
          <w:rStyle w:val="CommentReference"/>
        </w:rPr>
        <w:commentReference w:id="97"/>
      </w:r>
      <w:r w:rsidR="00723AF4" w:rsidRPr="00723AF4">
        <w:rPr>
          <w:lang w:eastAsia="zh-TW"/>
        </w:rPr>
        <w:t>. Specifically, the 13 species in the purple group (</w:t>
      </w:r>
      <w:r w:rsidR="00723AF4" w:rsidRPr="00723AF4">
        <w:rPr>
          <w:b/>
          <w:bCs/>
          <w:lang w:eastAsia="zh-TW"/>
        </w:rPr>
        <w:t>Fig. 6</w:t>
      </w:r>
      <w:r w:rsidR="00723AF4" w:rsidRPr="00723AF4">
        <w:rPr>
          <w:lang w:eastAsia="zh-TW"/>
        </w:rPr>
        <w:t>) occurred at nearly all sites (</w:t>
      </w:r>
      <w:r w:rsidR="00723AF4" w:rsidRPr="00723AF4">
        <w:rPr>
          <w:b/>
          <w:bCs/>
          <w:lang w:eastAsia="zh-TW"/>
        </w:rPr>
        <w:t>Fig. 7A</w:t>
      </w:r>
      <w:r w:rsidR="00723AF4" w:rsidRPr="00723AF4">
        <w:rPr>
          <w:lang w:eastAsia="zh-TW"/>
        </w:rPr>
        <w:t>), and the 6 species in the orange group (</w:t>
      </w:r>
      <w:r w:rsidR="00723AF4" w:rsidRPr="00723AF4">
        <w:rPr>
          <w:b/>
          <w:bCs/>
          <w:lang w:eastAsia="zh-TW"/>
        </w:rPr>
        <w:t>Fig. 6</w:t>
      </w:r>
      <w:r w:rsidR="00723AF4" w:rsidRPr="00723AF4">
        <w:rPr>
          <w:lang w:eastAsia="zh-TW"/>
        </w:rPr>
        <w:t>) were also widespread across sites (</w:t>
      </w:r>
      <w:r w:rsidR="00723AF4" w:rsidRPr="00723AF4">
        <w:rPr>
          <w:b/>
          <w:bCs/>
          <w:lang w:eastAsia="zh-TW"/>
        </w:rPr>
        <w:t>Fig. 7B</w:t>
      </w:r>
      <w:r w:rsidR="00723AF4" w:rsidRPr="00723AF4">
        <w:rPr>
          <w:lang w:eastAsia="zh-TW"/>
        </w:rPr>
        <w:t>), resulting in low variation in asymptotic richness</w:t>
      </w:r>
      <w:r w:rsidR="00723AF4">
        <w:rPr>
          <w:lang w:eastAsia="zh-TW"/>
        </w:rPr>
        <w:t xml:space="preserve"> across sites</w:t>
      </w:r>
      <w:r w:rsidR="00723AF4" w:rsidRPr="00723AF4">
        <w:rPr>
          <w:lang w:eastAsia="zh-TW"/>
        </w:rPr>
        <w:t xml:space="preserve">. Overall, the weak relationships between asymptotic richness and LiDAR covariates likely reflect both </w:t>
      </w:r>
      <w:r w:rsidR="00723AF4" w:rsidRPr="00723AF4">
        <w:rPr>
          <w:lang w:eastAsia="zh-TW"/>
        </w:rPr>
        <w:lastRenderedPageBreak/>
        <w:t>heterogeneous habitat preferences among target species and the generally uniform species richness across sites.</w:t>
      </w:r>
    </w:p>
    <w:p w14:paraId="6D2D26F8" w14:textId="6CA1AE40" w:rsidR="00723AF4" w:rsidRDefault="00723AF4" w:rsidP="00DA390F">
      <w:pPr>
        <w:rPr>
          <w:lang w:eastAsia="zh-TW"/>
        </w:rPr>
      </w:pPr>
      <w:r w:rsidRPr="00723AF4">
        <w:rPr>
          <w:lang w:eastAsia="zh-TW"/>
        </w:rPr>
        <w:t xml:space="preserve">Expanding analyses to include the full community species list could provide broader ecological insight, but </w:t>
      </w:r>
      <w:del w:id="98" w:author="Heather Bryan" w:date="2025-12-08T21:44:00Z" w16du:dateUtc="2025-12-09T05:44:00Z">
        <w:r w:rsidRPr="00723AF4" w:rsidDel="00F837B3">
          <w:rPr>
            <w:lang w:eastAsia="zh-TW"/>
          </w:rPr>
          <w:delText xml:space="preserve">it </w:delText>
        </w:r>
      </w:del>
      <w:r w:rsidRPr="00723AF4">
        <w:rPr>
          <w:lang w:eastAsia="zh-TW"/>
        </w:rPr>
        <w:t xml:space="preserve">presents several practical challenges. First, validating </w:t>
      </w:r>
      <w:proofErr w:type="spellStart"/>
      <w:r w:rsidRPr="00723AF4">
        <w:rPr>
          <w:lang w:eastAsia="zh-TW"/>
        </w:rPr>
        <w:t>BirdNET</w:t>
      </w:r>
      <w:proofErr w:type="spellEnd"/>
      <w:r w:rsidRPr="00723AF4">
        <w:rPr>
          <w:lang w:eastAsia="zh-TW"/>
        </w:rPr>
        <w:t xml:space="preserve"> detections requires substantial manual effort to establish species-specific thresholds </w:t>
      </w:r>
      <w:r>
        <w:rPr>
          <w:lang w:eastAsia="zh-TW"/>
        </w:rPr>
        <w:fldChar w:fldCharType="begin"/>
      </w:r>
      <w:r>
        <w:rPr>
          <w:lang w:eastAsia="zh-TW"/>
        </w:rPr>
        <w:instrText xml:space="preserve"> ADDIN ZOTERO_ITEM CSL_CITATION {"citationID":"w86gdY2o","properties":{"formattedCitation":"(Tseng et al. 2025; Wood and Kahl 2024)","plainCitation":"(Tseng et al. 2025; Wood and Kahl 2024)","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id":175,"uris":["http://zotero.org/users/12201677/items/RNBTYVDQ"],"itemData":{"id":175,"type":"article-journal","abstract":"Machine learning tools capable of identifying animals by sound have proliferated, making the challenge of interpreting their outputs much more prevalent. These tools, like their predecessors, quantify prediction uncertainty with scores that tend to resemble probabilities but are actually unitless scores that are (generally) positively related to prediction accuracy in species-specific ways. BirdNET is one such tool, a freely available animal sound identification algorithm capable of identifying &gt; 6,000 species, most of them birds. We describe two ways in which BirdNET “confidence scores”—and the output scores of other detector tools—can be used appropriately to interpret BirdNET results (reviewing them down to a user-defined threshold or converting them to probabilities), and provide a step-by-step tutorial to follow these suggestions. These suggestions are complementary to common performance metrics like precision, recall, and receiver operating characteristic. BirdNET can be a powerful tool for acoustic-based biodiversity research, but its utility depends on the careful use and interpretation of its outputs.","container-title":"Journal of Ornithology","DOI":"10.1007/s10336-024-02144-5","ISSN":"2193-7206","issue":"3","journalAbbreviation":"J Ornithol","language":"en","page":"777-782","source":"Springer Link","title":"Guidelines for appropriate use of BirdNET scores and other detector outputs","volume":"165","author":[{"family":"Wood","given":"Connor M."},{"family":"Kahl","given":"Stefan"}],"issued":{"date-parts":[["2024",7,1]]}}}],"schema":"https://github.com/citation-style-language/schema/raw/master/csl-citation.json"} </w:instrText>
      </w:r>
      <w:r>
        <w:rPr>
          <w:lang w:eastAsia="zh-TW"/>
        </w:rPr>
        <w:fldChar w:fldCharType="separate"/>
      </w:r>
      <w:r w:rsidRPr="008B34DE">
        <w:rPr>
          <w:rFonts w:cs="Times New Roman"/>
        </w:rPr>
        <w:t>(Tseng et al. 2025; Wood and Kahl 2024)</w:t>
      </w:r>
      <w:r>
        <w:rPr>
          <w:lang w:eastAsia="zh-TW"/>
        </w:rPr>
        <w:fldChar w:fldCharType="end"/>
      </w:r>
      <w:r w:rsidRPr="007B448F">
        <w:rPr>
          <w:lang w:eastAsia="zh-TW"/>
        </w:rPr>
        <w:t>.</w:t>
      </w:r>
      <w:r w:rsidRPr="00723AF4">
        <w:rPr>
          <w:lang w:eastAsia="zh-TW"/>
        </w:rPr>
        <w:t xml:space="preserve"> Based on our workflow (see </w:t>
      </w:r>
      <w:r w:rsidRPr="00723AF4">
        <w:rPr>
          <w:b/>
          <w:bCs/>
          <w:lang w:eastAsia="zh-TW"/>
        </w:rPr>
        <w:t>Methods</w:t>
      </w:r>
      <w:r w:rsidRPr="00723AF4">
        <w:rPr>
          <w:lang w:eastAsia="zh-TW"/>
        </w:rPr>
        <w:t xml:space="preserve">), validating 360 song segments per species took approximately 4–8 hours, depending on factors such as vocal repertoire overlap (e.g., Varied Thrush vs. White-throated Sparrow; Alder Flycatcher vs. Hammond’s Flycatcher), frequency characteristics (e.g., the high-pitched songs of Brown Creeper and Golden-crowned Kinglet), and call length (e.g., short warbler calls). Scaling this process to 122 species would require roughly 100 person-days of effort. Second, even when focusing only on breeding songbirds, our results showed that LiDAR covariates were generally non-significant due to heterogeneous habitat preferences among species. Expanding the analysis to the full species list would </w:t>
      </w:r>
      <w:del w:id="99" w:author="Heather Bryan" w:date="2025-12-08T21:45:00Z" w16du:dateUtc="2025-12-09T05:45:00Z">
        <w:r w:rsidRPr="00723AF4" w:rsidDel="006066D5">
          <w:rPr>
            <w:lang w:eastAsia="zh-TW"/>
          </w:rPr>
          <w:delText xml:space="preserve">likely </w:delText>
        </w:r>
      </w:del>
      <w:ins w:id="100" w:author="Heather Bryan" w:date="2025-12-08T21:45:00Z" w16du:dateUtc="2025-12-09T05:45:00Z">
        <w:r w:rsidR="006066D5">
          <w:rPr>
            <w:lang w:eastAsia="zh-TW"/>
          </w:rPr>
          <w:t>probably</w:t>
        </w:r>
        <w:r w:rsidR="006066D5" w:rsidRPr="00723AF4">
          <w:rPr>
            <w:lang w:eastAsia="zh-TW"/>
          </w:rPr>
          <w:t xml:space="preserve"> </w:t>
        </w:r>
      </w:ins>
      <w:r w:rsidRPr="00723AF4">
        <w:rPr>
          <w:lang w:eastAsia="zh-TW"/>
        </w:rPr>
        <w:t>further obscure any trends, requiring more complex models to disentangle covariate associations. Focusing on a subgroup of the community</w:t>
      </w:r>
      <w:r>
        <w:rPr>
          <w:lang w:eastAsia="zh-TW"/>
        </w:rPr>
        <w:t xml:space="preserve">, </w:t>
      </w:r>
      <w:r w:rsidRPr="00723AF4">
        <w:rPr>
          <w:lang w:eastAsia="zh-TW"/>
        </w:rPr>
        <w:t>the breeding songbirds</w:t>
      </w:r>
      <w:commentRangeStart w:id="101"/>
      <w:r>
        <w:rPr>
          <w:lang w:eastAsia="zh-TW"/>
        </w:rPr>
        <w:t xml:space="preserve">, </w:t>
      </w:r>
      <w:r w:rsidRPr="00723AF4">
        <w:rPr>
          <w:lang w:eastAsia="zh-TW"/>
        </w:rPr>
        <w:t>thus allows for a clearer understanding of the relationships between habitat structure and species richness</w:t>
      </w:r>
      <w:commentRangeEnd w:id="101"/>
      <w:r w:rsidR="0071015E">
        <w:rPr>
          <w:rStyle w:val="CommentReference"/>
        </w:rPr>
        <w:commentReference w:id="101"/>
      </w:r>
      <w:r w:rsidRPr="00723AF4">
        <w:rPr>
          <w:lang w:eastAsia="zh-TW"/>
        </w:rPr>
        <w:t>.</w:t>
      </w:r>
    </w:p>
    <w:p w14:paraId="708AC95C" w14:textId="7E0E246C" w:rsidR="008B445E" w:rsidRDefault="00FA3C60" w:rsidP="00DA390F">
      <w:pPr>
        <w:rPr>
          <w:lang w:eastAsia="zh-TW"/>
        </w:rPr>
      </w:pPr>
      <w:r w:rsidRPr="00FA3C60">
        <w:rPr>
          <w:lang w:eastAsia="zh-TW"/>
        </w:rPr>
        <w:t xml:space="preserve">One potential approach to reduce the validation effort and enable richness analyses across all species is the use of universal thresholds </w:t>
      </w:r>
      <w:r>
        <w:rPr>
          <w:lang w:eastAsia="zh-TW"/>
        </w:rPr>
        <w:fldChar w:fldCharType="begin"/>
      </w:r>
      <w:r>
        <w:rPr>
          <w:lang w:eastAsia="zh-TW"/>
        </w:rPr>
        <w:instrText xml:space="preserve"> ADDIN ZOTERO_ITEM CSL_CITATION {"citationID":"Iv6UQLsO","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Pr>
          <w:lang w:eastAsia="zh-TW"/>
        </w:rPr>
        <w:fldChar w:fldCharType="separate"/>
      </w:r>
      <w:r w:rsidRPr="008B34DE">
        <w:rPr>
          <w:rFonts w:cs="Times New Roman"/>
        </w:rPr>
        <w:t>(Tseng et al. 2025)</w:t>
      </w:r>
      <w:r>
        <w:rPr>
          <w:lang w:eastAsia="zh-TW"/>
        </w:rPr>
        <w:fldChar w:fldCharType="end"/>
      </w:r>
      <w:r w:rsidRPr="00FA3C60">
        <w:rPr>
          <w:lang w:eastAsia="zh-TW"/>
        </w:rPr>
        <w:t xml:space="preserve">, which apply a standardized </w:t>
      </w:r>
      <w:proofErr w:type="spellStart"/>
      <w:r w:rsidRPr="00FA3C60">
        <w:rPr>
          <w:lang w:eastAsia="zh-TW"/>
        </w:rPr>
        <w:t>BirdNET</w:t>
      </w:r>
      <w:proofErr w:type="spellEnd"/>
      <w:r w:rsidRPr="00FA3C60">
        <w:rPr>
          <w:lang w:eastAsia="zh-TW"/>
        </w:rPr>
        <w:t xml:space="preserve"> confidence threshold across species and aggregate results over longer temporal windows. Recent studies suggest that this strategy can yield community-level estimates comparable to expert validation while minimizing manual effort </w:t>
      </w:r>
      <w:r>
        <w:rPr>
          <w:lang w:eastAsia="zh-TW"/>
        </w:rPr>
        <w:fldChar w:fldCharType="begin"/>
      </w:r>
      <w:r>
        <w:rPr>
          <w:lang w:eastAsia="zh-TW"/>
        </w:rPr>
        <w:instrText xml:space="preserve"> ADDIN ZOTERO_ITEM CSL_CITATION {"citationID":"NMTC5ohV","properties":{"formattedCitation":"(Fairbairn et al. 2025)","plainCitation":"(Fairbairn et al. 2025)","noteIndex":0},"citationItems":[{"id":271,"uris":["http://zotero.org/users/12201677/items/EV5W356M"],"itemData":{"id":271,"type":"article-journal","abstract":"BirdNET has become a leading tool for recognising bird species in audio recordings. However, its applicability in ecological research has been questioned over the sometimes large number of species falsely identified. Using species-specific confidence thresholds has been identified as a powerful approach to solving this issue. However, determining these thresholds is time and resource-consuming. While optimising the parameter setting of the algorithm could be an alternative strategy, the effect of parameter settings on the algorithm’s performance is not well understood. Here, we compared the species identification of BirdNET against expert identification using an acoustic dataset from a single site in Munich, Germany. The performance of BirdNET was evaluated using three performance metrics: precision, recall, and F1-score, using 24 combinations of the parameters: week, sensitivity, and overlap at four temporal aggregations (pooling of data across time intervals). We found that BirdNET performance varied widely depending on parameter settings (0.46–0.84). When given more data (higher temporal aggregation) and with tuned parameters, BirdNET came close to matching the expert identification (F1 score = 0.84). While BirdNET missed five species of the 23 species identified by the experts, our confirmation test revealed that BirdNET also found one species missed by the experts. To understand how each parameter affects F1 score, we trained linear mixed effects models. Our models showed that the confidence threshold had the strongest effect on the F1 score (p &lt; 0.001) and significantly interacted with temporal aggregation, sensitivity, and overlap. Our results showed that while there are still limitations, using appropriate parameter settings, aggregating results over longer periods and undertaking some basic validation, BirdNET can yield results comparable to experts without the need for time-consuming estimation of species-specific thresholds.","container-title":"PLOS ONE","DOI":"10.1371/journal.pone.0330836","ISSN":"1932-6203","issue":"9","journalAbbreviation":"PLOS ONE","language":"en","note":"publisher: Public Library of Science","page":"e0330836","source":"PLoS Journals","title":"BirdNET can be as good as experts for acoustic bird monitoring in a European city","volume":"20","author":[{"family":"Fairbairn","given":"Andrew J."},{"family":"Burmeister","given":"Josija-Simeon"},{"family":"Weisser","given":"Wolfgang W."},{"family":"Meyer","given":"Sebastian T."}],"issued":{"date-parts":[["2025",9,11]]}}}],"schema":"https://github.com/citation-style-language/schema/raw/master/csl-citation.json"} </w:instrText>
      </w:r>
      <w:r>
        <w:rPr>
          <w:lang w:eastAsia="zh-TW"/>
        </w:rPr>
        <w:fldChar w:fldCharType="separate"/>
      </w:r>
      <w:r w:rsidRPr="008B34DE">
        <w:rPr>
          <w:rFonts w:cs="Times New Roman"/>
        </w:rPr>
        <w:t>(Fairbairn et al. 2025)</w:t>
      </w:r>
      <w:r>
        <w:rPr>
          <w:lang w:eastAsia="zh-TW"/>
        </w:rPr>
        <w:fldChar w:fldCharType="end"/>
      </w:r>
      <w:r w:rsidRPr="00FA3C60">
        <w:rPr>
          <w:lang w:eastAsia="zh-TW"/>
        </w:rPr>
        <w:t xml:space="preserve">. </w:t>
      </w:r>
      <w:r w:rsidRPr="00FA3C60">
        <w:rPr>
          <w:lang w:eastAsia="zh-TW"/>
        </w:rPr>
        <w:lastRenderedPageBreak/>
        <w:t xml:space="preserve">However, universal thresholds bypass species-specific error assessment, and their outputs should therefore be interpreted with caution. Without explicit quantification of precision or detection probability, such thresholds may be most appropriate for coarse-resolution analyses, where presence–absence data are aggregated over broad spatial or temporal scales </w:t>
      </w:r>
      <w:r>
        <w:rPr>
          <w:lang w:eastAsia="zh-TW"/>
        </w:rPr>
        <w:fldChar w:fldCharType="begin"/>
      </w:r>
      <w:r>
        <w:rPr>
          <w:lang w:eastAsia="zh-TW"/>
        </w:rPr>
        <w:instrText xml:space="preserve"> ADDIN ZOTERO_ITEM CSL_CITATION {"citationID":"NMTC5ohV","properties":{"formattedCitation":"(Fairbairn et al. 2025)","plainCitation":"(Fairbairn et al. 2025)","noteIndex":0},"citationItems":[{"id":271,"uris":["http://zotero.org/users/12201677/items/EV5W356M"],"itemData":{"id":271,"type":"article-journal","abstract":"BirdNET has become a leading tool for recognising bird species in audio recordings. However, its applicability in ecological research has been questioned over the sometimes large number of species falsely identified. Using species-specific confidence thresholds has been identified as a powerful approach to solving this issue. However, determining these thresholds is time and resource-consuming. While optimising the parameter setting of the algorithm could be an alternative strategy, the effect of parameter settings on the algorithm’s performance is not well understood. Here, we compared the species identification of BirdNET against expert identification using an acoustic dataset from a single site in Munich, Germany. The performance of BirdNET was evaluated using three performance metrics: precision, recall, and F1-score, using 24 combinations of the parameters: week, sensitivity, and overlap at four temporal aggregations (pooling of data across time intervals). We found that BirdNET performance varied widely depending on parameter settings (0.46–0.84). When given more data (higher temporal aggregation) and with tuned parameters, BirdNET came close to matching the expert identification (F1 score = 0.84). While BirdNET missed five species of the 23 species identified by the experts, our confirmation test revealed that BirdNET also found one species missed by the experts. To understand how each parameter affects F1 score, we trained linear mixed effects models. Our models showed that the confidence threshold had the strongest effect on the F1 score (p &lt; 0.001) and significantly interacted with temporal aggregation, sensitivity, and overlap. Our results showed that while there are still limitations, using appropriate parameter settings, aggregating results over longer periods and undertaking some basic validation, BirdNET can yield results comparable to experts without the need for time-consuming estimation of species-specific thresholds.","container-title":"PLOS ONE","DOI":"10.1371/journal.pone.0330836","ISSN":"1932-6203","issue":"9","journalAbbreviation":"PLOS ONE","language":"en","note":"publisher: Public Library of Science","page":"e0330836","source":"PLoS Journals","title":"BirdNET can be as good as experts for acoustic bird monitoring in a European city","volume":"20","author":[{"family":"Fairbairn","given":"Andrew J."},{"family":"Burmeister","given":"Josija-Simeon"},{"family":"Weisser","given":"Wolfgang W."},{"family":"Meyer","given":"Sebastian T."}],"issued":{"date-parts":[["2025",9,11]]}}}],"schema":"https://github.com/citation-style-language/schema/raw/master/csl-citation.json"} </w:instrText>
      </w:r>
      <w:r>
        <w:rPr>
          <w:lang w:eastAsia="zh-TW"/>
        </w:rPr>
        <w:fldChar w:fldCharType="separate"/>
      </w:r>
      <w:r w:rsidRPr="008B34DE">
        <w:rPr>
          <w:rFonts w:cs="Times New Roman"/>
        </w:rPr>
        <w:t>(Fairbairn et al. 2025)</w:t>
      </w:r>
      <w:r>
        <w:rPr>
          <w:lang w:eastAsia="zh-TW"/>
        </w:rPr>
        <w:fldChar w:fldCharType="end"/>
      </w:r>
      <w:r>
        <w:rPr>
          <w:lang w:eastAsia="zh-TW"/>
        </w:rPr>
        <w:t>.</w:t>
      </w:r>
    </w:p>
    <w:p w14:paraId="75353D2B" w14:textId="24D1D686" w:rsidR="00F15CB9" w:rsidRPr="008B445E" w:rsidRDefault="001F6F24" w:rsidP="008B445E">
      <w:pPr>
        <w:rPr>
          <w:lang w:eastAsia="zh-TW"/>
        </w:rPr>
      </w:pPr>
      <w:r w:rsidRPr="001F6F24">
        <w:rPr>
          <w:lang w:eastAsia="zh-TW"/>
        </w:rPr>
        <w:t xml:space="preserve">In conclusion, our findings showed </w:t>
      </w:r>
      <w:r>
        <w:rPr>
          <w:lang w:eastAsia="zh-TW"/>
        </w:rPr>
        <w:t>none of the LiDAR covariate was strongly associated with the breeding songbird richness, resulting from the</w:t>
      </w:r>
      <w:r w:rsidRPr="001F6F24">
        <w:rPr>
          <w:lang w:eastAsia="zh-TW"/>
        </w:rPr>
        <w:t xml:space="preserve"> breeding songbirds in the study area exhibit varied habitat associations, and breeding songbird richness was generally similar across </w:t>
      </w:r>
      <w:commentRangeStart w:id="102"/>
      <w:r w:rsidRPr="001F6F24">
        <w:rPr>
          <w:lang w:eastAsia="zh-TW"/>
        </w:rPr>
        <w:t>sites</w:t>
      </w:r>
      <w:commentRangeEnd w:id="102"/>
      <w:r w:rsidR="00C25AA2">
        <w:rPr>
          <w:rStyle w:val="CommentReference"/>
        </w:rPr>
        <w:commentReference w:id="102"/>
      </w:r>
      <w:r w:rsidRPr="001F6F24">
        <w:rPr>
          <w:lang w:eastAsia="zh-TW"/>
        </w:rPr>
        <w:t xml:space="preserve">. Strategies such as universal thresholds </w:t>
      </w:r>
      <w:del w:id="103" w:author="Heather Bryan" w:date="2025-12-08T21:49:00Z" w16du:dateUtc="2025-12-09T05:49:00Z">
        <w:r w:rsidRPr="001F6F24" w:rsidDel="00CD0E13">
          <w:rPr>
            <w:lang w:eastAsia="zh-TW"/>
          </w:rPr>
          <w:delText xml:space="preserve">can </w:delText>
        </w:r>
      </w:del>
      <w:ins w:id="104" w:author="Heather Bryan" w:date="2025-12-08T21:49:00Z" w16du:dateUtc="2025-12-09T05:49:00Z">
        <w:r w:rsidR="00CD0E13">
          <w:rPr>
            <w:lang w:eastAsia="zh-TW"/>
          </w:rPr>
          <w:t>could</w:t>
        </w:r>
        <w:r w:rsidR="00CD0E13" w:rsidRPr="001F6F24">
          <w:rPr>
            <w:lang w:eastAsia="zh-TW"/>
          </w:rPr>
          <w:t xml:space="preserve"> </w:t>
        </w:r>
      </w:ins>
      <w:r w:rsidRPr="001F6F24">
        <w:rPr>
          <w:lang w:eastAsia="zh-TW"/>
        </w:rPr>
        <w:t xml:space="preserve">help facilitate broader community-level analyses, but they must be applied carefully due to the lack of species-specific error assessment. Future research could expand beyond richness to include other biodiversity metrics, such as evenness and abundance, though deriving these </w:t>
      </w:r>
      <w:ins w:id="105" w:author="Heather Bryan" w:date="2025-12-08T21:50:00Z" w16du:dateUtc="2025-12-09T05:50:00Z">
        <w:r w:rsidR="005602F7">
          <w:rPr>
            <w:lang w:eastAsia="zh-TW"/>
          </w:rPr>
          <w:t xml:space="preserve">metrics </w:t>
        </w:r>
      </w:ins>
      <w:r w:rsidRPr="001F6F24">
        <w:rPr>
          <w:lang w:eastAsia="zh-TW"/>
        </w:rPr>
        <w:t xml:space="preserve">from ARU data should be approached with </w:t>
      </w:r>
      <w:commentRangeStart w:id="106"/>
      <w:r w:rsidRPr="001F6F24">
        <w:rPr>
          <w:lang w:eastAsia="zh-TW"/>
        </w:rPr>
        <w:t>caution</w:t>
      </w:r>
      <w:commentRangeEnd w:id="106"/>
      <w:r w:rsidR="00152269">
        <w:rPr>
          <w:rStyle w:val="CommentReference"/>
        </w:rPr>
        <w:commentReference w:id="106"/>
      </w:r>
      <w:r w:rsidRPr="001F6F24">
        <w:rPr>
          <w:lang w:eastAsia="zh-TW"/>
        </w:rPr>
        <w:t xml:space="preserve">. As acoustic monitoring becomes increasingly widespread for large-scale biodiversity assessments, the development of clear guidelines for using ARU-derived data is highly recommended. Such guidelines could include standardized procedures for generating species lists (as in our </w:t>
      </w:r>
      <w:r w:rsidRPr="001F6F24">
        <w:rPr>
          <w:b/>
          <w:bCs/>
          <w:lang w:eastAsia="zh-TW"/>
        </w:rPr>
        <w:t>Methods</w:t>
      </w:r>
      <w:r w:rsidRPr="001F6F24">
        <w:rPr>
          <w:lang w:eastAsia="zh-TW"/>
        </w:rPr>
        <w:t>), estimating richness across sites (e.g., using asymptotic richness), and deriving relative abundance for single or multiple species. Implementing these standardized practices will help ensure that acoustic monitoring can reliably inform biodiversity conservation and forest management decisions</w:t>
      </w:r>
      <w:r w:rsidR="00A70D24">
        <w:rPr>
          <w:rFonts w:hint="eastAsia"/>
          <w:lang w:eastAsia="zh-TW"/>
        </w:rPr>
        <w:t>.</w:t>
      </w:r>
      <w:r w:rsidR="00F15CB9">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20ABE295" w14:textId="77777777" w:rsidR="008B34DE" w:rsidRPr="008B34DE" w:rsidRDefault="00F15CB9" w:rsidP="008B34DE">
      <w:pPr>
        <w:pStyle w:val="Bibliography"/>
        <w:rPr>
          <w:rFonts w:cs="Times New Roman"/>
        </w:rPr>
      </w:pPr>
      <w:r>
        <w:rPr>
          <w:lang w:val="en-US"/>
        </w:rPr>
        <w:fldChar w:fldCharType="begin"/>
      </w:r>
      <w:r w:rsidR="00CC2D62">
        <w:rPr>
          <w:lang w:val="en-US"/>
        </w:rPr>
        <w:instrText xml:space="preserve"> ADDIN ZOTERO_BIBL {"uncited":[],"omitted":[],"custom":[]} CSL_BIBLIOGRAPHY </w:instrText>
      </w:r>
      <w:r>
        <w:rPr>
          <w:lang w:val="en-US"/>
        </w:rPr>
        <w:fldChar w:fldCharType="separate"/>
      </w:r>
      <w:r w:rsidR="008B34DE" w:rsidRPr="008B34DE">
        <w:rPr>
          <w:rFonts w:cs="Times New Roman"/>
        </w:rPr>
        <w:t xml:space="preserve">Bakx, Tristan R. M., Zsófia Koma, Arie C. Seijmonsbergen, and W. Daniel Kissling. 2019. “Use and Categorization of Light Detection and Ranging Vegetation Metrics in Avian Diversity and Species Distribution Research.” </w:t>
      </w:r>
      <w:r w:rsidR="008B34DE" w:rsidRPr="008B34DE">
        <w:rPr>
          <w:rFonts w:cs="Times New Roman"/>
          <w:i/>
          <w:iCs/>
        </w:rPr>
        <w:t>Diversity and Distributions</w:t>
      </w:r>
      <w:r w:rsidR="008B34DE" w:rsidRPr="008B34DE">
        <w:rPr>
          <w:rFonts w:cs="Times New Roman"/>
        </w:rPr>
        <w:t xml:space="preserve"> 25 (7): 1045–59. https://doi.org/10.1111/ddi.12915.</w:t>
      </w:r>
    </w:p>
    <w:p w14:paraId="7D2031C9" w14:textId="77777777" w:rsidR="008B34DE" w:rsidRPr="008B34DE" w:rsidRDefault="008B34DE" w:rsidP="008B34DE">
      <w:pPr>
        <w:pStyle w:val="Bibliography"/>
        <w:rPr>
          <w:rFonts w:cs="Times New Roman"/>
        </w:rPr>
      </w:pPr>
      <w:r w:rsidRPr="008B34DE">
        <w:rPr>
          <w:rFonts w:cs="Times New Roman"/>
        </w:rPr>
        <w:t xml:space="preserve">Bartoń, Kamil. 2025. </w:t>
      </w:r>
      <w:r w:rsidRPr="008B34DE">
        <w:rPr>
          <w:rFonts w:cs="Times New Roman"/>
          <w:i/>
          <w:iCs/>
        </w:rPr>
        <w:t>MuMIn: Multi-Model Inference</w:t>
      </w:r>
      <w:r w:rsidRPr="008B34DE">
        <w:rPr>
          <w:rFonts w:cs="Times New Roman"/>
        </w:rPr>
        <w:t>. V. 1.48.11. Released April 1. https://cran.r-project.org/web/packages/MuMIn/index.html.</w:t>
      </w:r>
    </w:p>
    <w:p w14:paraId="5722ED0C" w14:textId="77777777" w:rsidR="008B34DE" w:rsidRPr="008B34DE" w:rsidRDefault="008B34DE" w:rsidP="008B34DE">
      <w:pPr>
        <w:pStyle w:val="Bibliography"/>
        <w:rPr>
          <w:rFonts w:cs="Times New Roman"/>
        </w:rPr>
      </w:pPr>
      <w:r w:rsidRPr="008B34DE">
        <w:rPr>
          <w:rFonts w:cs="Times New Roman"/>
        </w:rPr>
        <w:t xml:space="preserve">Billerman, S. M., B. K. Keeney, G. M. Kirwan, F. Medrano, N. D. Sly, and M. G. Smith. 2025. </w:t>
      </w:r>
      <w:r w:rsidRPr="008B34DE">
        <w:rPr>
          <w:rFonts w:cs="Times New Roman"/>
          <w:i/>
          <w:iCs/>
        </w:rPr>
        <w:t>Birds of the World</w:t>
      </w:r>
      <w:r w:rsidRPr="008B34DE">
        <w:rPr>
          <w:rFonts w:cs="Times New Roman"/>
        </w:rPr>
        <w:t>. Cornell Laboratory of Ornithology. https://doi.org/10.2173/bow.</w:t>
      </w:r>
    </w:p>
    <w:p w14:paraId="71ECB71A" w14:textId="77777777" w:rsidR="008B34DE" w:rsidRPr="008B34DE" w:rsidRDefault="008B34DE" w:rsidP="008B34DE">
      <w:pPr>
        <w:pStyle w:val="Bibliography"/>
        <w:rPr>
          <w:rFonts w:cs="Times New Roman"/>
        </w:rPr>
      </w:pPr>
      <w:r w:rsidRPr="008B34DE">
        <w:rPr>
          <w:rFonts w:cs="Times New Roman"/>
        </w:rPr>
        <w:t xml:space="preserve">BirdNET Team. (2021) 2025. </w:t>
      </w:r>
      <w:r w:rsidRPr="008B34DE">
        <w:rPr>
          <w:rFonts w:cs="Times New Roman"/>
          <w:i/>
          <w:iCs/>
        </w:rPr>
        <w:t>BirdNET-Analyzer</w:t>
      </w:r>
      <w:r w:rsidRPr="008B34DE">
        <w:rPr>
          <w:rFonts w:cs="Times New Roman"/>
        </w:rPr>
        <w:t>. Python. September 22, released. https://github.com/birdnet-team/BirdNET-Analyzer.</w:t>
      </w:r>
    </w:p>
    <w:p w14:paraId="2139672B" w14:textId="77777777" w:rsidR="008B34DE" w:rsidRPr="008B34DE" w:rsidRDefault="008B34DE" w:rsidP="008B34DE">
      <w:pPr>
        <w:pStyle w:val="Bibliography"/>
        <w:rPr>
          <w:rFonts w:cs="Times New Roman"/>
        </w:rPr>
      </w:pPr>
      <w:r w:rsidRPr="008B34DE">
        <w:rPr>
          <w:rFonts w:cs="Times New Roman"/>
        </w:rPr>
        <w:t xml:space="preserve">Bradbury, Richard B., Ross A. Hill, David C. Mason, et al. 2005. “Modelling Relationships between Birds and Vegetation Structure Using Airborne LiDAR Data: A Review with Case Studies from Agricultural and Woodland Environments.” </w:t>
      </w:r>
      <w:r w:rsidRPr="008B34DE">
        <w:rPr>
          <w:rFonts w:cs="Times New Roman"/>
          <w:i/>
          <w:iCs/>
        </w:rPr>
        <w:t>Ibis</w:t>
      </w:r>
      <w:r w:rsidRPr="008B34DE">
        <w:rPr>
          <w:rFonts w:cs="Times New Roman"/>
        </w:rPr>
        <w:t xml:space="preserve"> 147 (3): 443–52. https://doi.org/10.1111/j.1474-919x.2005.00438.x.</w:t>
      </w:r>
    </w:p>
    <w:p w14:paraId="3237A6E0" w14:textId="77777777" w:rsidR="008B34DE" w:rsidRPr="008B34DE" w:rsidRDefault="008B34DE" w:rsidP="008B34DE">
      <w:pPr>
        <w:pStyle w:val="Bibliography"/>
        <w:rPr>
          <w:rFonts w:cs="Times New Roman"/>
        </w:rPr>
      </w:pPr>
      <w:r w:rsidRPr="008B34DE">
        <w:rPr>
          <w:rFonts w:cs="Times New Roman"/>
        </w:rPr>
        <w:t xml:space="preserve">Chao, Anne, Nicholas J. Gotelli, T. C. Hsieh, et al. 2014. “Rarefaction and Extrapolation with Hill Numbers: A Framework for Sampling and Estimation in Species Diversity Studies.” </w:t>
      </w:r>
      <w:r w:rsidRPr="008B34DE">
        <w:rPr>
          <w:rFonts w:cs="Times New Roman"/>
          <w:i/>
          <w:iCs/>
        </w:rPr>
        <w:t>Ecological Monographs</w:t>
      </w:r>
      <w:r w:rsidRPr="008B34DE">
        <w:rPr>
          <w:rFonts w:cs="Times New Roman"/>
        </w:rPr>
        <w:t xml:space="preserve"> 84 (1): 45–67. https://doi.org/10.1890/13-0133.1.</w:t>
      </w:r>
    </w:p>
    <w:p w14:paraId="1C09B971" w14:textId="77777777" w:rsidR="008B34DE" w:rsidRPr="008B34DE" w:rsidRDefault="008B34DE" w:rsidP="008B34DE">
      <w:pPr>
        <w:pStyle w:val="Bibliography"/>
        <w:rPr>
          <w:rFonts w:cs="Times New Roman"/>
        </w:rPr>
      </w:pPr>
      <w:r w:rsidRPr="008B34DE">
        <w:rPr>
          <w:rFonts w:cs="Times New Roman"/>
        </w:rPr>
        <w:t xml:space="preserve">Culbert, Patrick D., Volker C. Radeloff, Curtis H. Flather, Josef M. Kellndorfer, Chadwick D. Rittenhouse, and Anna M. Pidgeon. 2013. “The Influence of Vertical and Horizontal Habitat Structure on Nationwide Patterns of Avian Biodiversity.” </w:t>
      </w:r>
      <w:r w:rsidRPr="008B34DE">
        <w:rPr>
          <w:rFonts w:cs="Times New Roman"/>
          <w:i/>
          <w:iCs/>
        </w:rPr>
        <w:t>The Auk</w:t>
      </w:r>
      <w:r w:rsidRPr="008B34DE">
        <w:rPr>
          <w:rFonts w:cs="Times New Roman"/>
        </w:rPr>
        <w:t xml:space="preserve"> 130 (4): 656–65. https://doi.org/10.1525/auk.2013.13007.</w:t>
      </w:r>
    </w:p>
    <w:p w14:paraId="3C1BE444" w14:textId="77777777" w:rsidR="008B34DE" w:rsidRPr="008B34DE" w:rsidRDefault="008B34DE" w:rsidP="008B34DE">
      <w:pPr>
        <w:pStyle w:val="Bibliography"/>
        <w:rPr>
          <w:rFonts w:cs="Times New Roman"/>
        </w:rPr>
      </w:pPr>
      <w:r w:rsidRPr="008B34DE">
        <w:rPr>
          <w:rFonts w:cs="Times New Roman"/>
        </w:rPr>
        <w:t>Davidson, P.J.A., R.J. Cannings, A.R. Couturier, D. Lepage, and C.M. Di Corrado. 2015. “The Atlas of the Breeding Birds of British Columbia, 2008-2012.” https://www.birdatlas.bc.ca/.</w:t>
      </w:r>
    </w:p>
    <w:p w14:paraId="1510D1BB" w14:textId="77777777" w:rsidR="008B34DE" w:rsidRPr="008B34DE" w:rsidRDefault="008B34DE" w:rsidP="008B34DE">
      <w:pPr>
        <w:pStyle w:val="Bibliography"/>
        <w:rPr>
          <w:rFonts w:cs="Times New Roman"/>
        </w:rPr>
      </w:pPr>
      <w:r w:rsidRPr="008B34DE">
        <w:rPr>
          <w:rFonts w:cs="Times New Roman"/>
        </w:rPr>
        <w:t xml:space="preserve">Fairbairn, Andrew J., Josija-Simeon Burmeister, Wolfgang W. Weisser, and Sebastian T. Meyer. 2025. “BirdNET Can Be as Good as Experts for Acoustic Bird Monitoring in a European City.” </w:t>
      </w:r>
      <w:r w:rsidRPr="008B34DE">
        <w:rPr>
          <w:rFonts w:cs="Times New Roman"/>
          <w:i/>
          <w:iCs/>
        </w:rPr>
        <w:t>PLOS ONE</w:t>
      </w:r>
      <w:r w:rsidRPr="008B34DE">
        <w:rPr>
          <w:rFonts w:cs="Times New Roman"/>
        </w:rPr>
        <w:t xml:space="preserve"> 20 (9): e0330836. https://doi.org/10.1371/journal.pone.0330836.</w:t>
      </w:r>
    </w:p>
    <w:p w14:paraId="414AC248" w14:textId="77777777" w:rsidR="008B34DE" w:rsidRPr="008B34DE" w:rsidRDefault="008B34DE" w:rsidP="008B34DE">
      <w:pPr>
        <w:pStyle w:val="Bibliography"/>
        <w:rPr>
          <w:rFonts w:cs="Times New Roman"/>
        </w:rPr>
      </w:pPr>
      <w:r w:rsidRPr="008B34DE">
        <w:rPr>
          <w:rFonts w:cs="Times New Roman"/>
        </w:rPr>
        <w:t xml:space="preserve">Francis, Anthony P., and David J. Currie. 2003. “A Globally Consistent Richness‐Climate Relationship for Angiosperms.” </w:t>
      </w:r>
      <w:r w:rsidRPr="008B34DE">
        <w:rPr>
          <w:rFonts w:cs="Times New Roman"/>
          <w:i/>
          <w:iCs/>
        </w:rPr>
        <w:t>The American Naturalist</w:t>
      </w:r>
      <w:r w:rsidRPr="008B34DE">
        <w:rPr>
          <w:rFonts w:cs="Times New Roman"/>
        </w:rPr>
        <w:t xml:space="preserve"> 161 (4): 523–36. https://doi.org/10.1086/368223.</w:t>
      </w:r>
    </w:p>
    <w:p w14:paraId="6C0C2BB4" w14:textId="77777777" w:rsidR="008B34DE" w:rsidRPr="008B34DE" w:rsidRDefault="008B34DE" w:rsidP="008B34DE">
      <w:pPr>
        <w:pStyle w:val="Bibliography"/>
        <w:rPr>
          <w:rFonts w:cs="Times New Roman"/>
        </w:rPr>
      </w:pPr>
      <w:r w:rsidRPr="008B34DE">
        <w:rPr>
          <w:rFonts w:cs="Times New Roman"/>
        </w:rPr>
        <w:t xml:space="preserve">Gottschalk, T. K., F. Huettmann, and M. Ehlers. 2005. “Review Article: Thirty Years of Analysing and Modelling Avian Habitat Relationships Using Satellite Imagery Data: A Review.” </w:t>
      </w:r>
      <w:r w:rsidRPr="008B34DE">
        <w:rPr>
          <w:rFonts w:cs="Times New Roman"/>
          <w:i/>
          <w:iCs/>
        </w:rPr>
        <w:t>International Journal of Remote Sensing</w:t>
      </w:r>
      <w:r w:rsidRPr="008B34DE">
        <w:rPr>
          <w:rFonts w:cs="Times New Roman"/>
        </w:rPr>
        <w:t xml:space="preserve"> 26 (12): 2631–56. https://doi.org/10.1080/01431160512331338041.</w:t>
      </w:r>
    </w:p>
    <w:p w14:paraId="29F599A5" w14:textId="77777777" w:rsidR="008B34DE" w:rsidRPr="008B34DE" w:rsidRDefault="008B34DE" w:rsidP="008B34DE">
      <w:pPr>
        <w:pStyle w:val="Bibliography"/>
        <w:rPr>
          <w:rFonts w:cs="Times New Roman"/>
        </w:rPr>
      </w:pPr>
      <w:r w:rsidRPr="008B34DE">
        <w:rPr>
          <w:rFonts w:cs="Times New Roman"/>
        </w:rPr>
        <w:lastRenderedPageBreak/>
        <w:t xml:space="preserve">Hawkins, Bradford A., Richard Field, Howard V. Cornell, et al. 2003. “Energy, Water, and Broad-Scale Geographic Patterns of Species Richness.” </w:t>
      </w:r>
      <w:r w:rsidRPr="008B34DE">
        <w:rPr>
          <w:rFonts w:cs="Times New Roman"/>
          <w:i/>
          <w:iCs/>
        </w:rPr>
        <w:t>Ecology</w:t>
      </w:r>
      <w:r w:rsidRPr="008B34DE">
        <w:rPr>
          <w:rFonts w:cs="Times New Roman"/>
        </w:rPr>
        <w:t xml:space="preserve"> 84 (12): 3105–17. https://doi.org/10.1890/03-8006.</w:t>
      </w:r>
    </w:p>
    <w:p w14:paraId="4E140F28" w14:textId="77777777" w:rsidR="008B34DE" w:rsidRPr="008B34DE" w:rsidRDefault="008B34DE" w:rsidP="008B34DE">
      <w:pPr>
        <w:pStyle w:val="Bibliography"/>
        <w:rPr>
          <w:rFonts w:cs="Times New Roman"/>
        </w:rPr>
      </w:pPr>
      <w:r w:rsidRPr="008B34DE">
        <w:rPr>
          <w:rFonts w:cs="Times New Roman"/>
        </w:rPr>
        <w:t xml:space="preserve">Hill, Andrew P., Peter Prince, Jake L. Snaddon, C. Patrick Doncaster, and Alex Rogers. 2019. “AudioMoth: A Low-Cost Acoustic Device for Monitoring Biodiversity and the Environment.” </w:t>
      </w:r>
      <w:r w:rsidRPr="008B34DE">
        <w:rPr>
          <w:rFonts w:cs="Times New Roman"/>
          <w:i/>
          <w:iCs/>
        </w:rPr>
        <w:t>HardwareX</w:t>
      </w:r>
      <w:r w:rsidRPr="008B34DE">
        <w:rPr>
          <w:rFonts w:cs="Times New Roman"/>
        </w:rPr>
        <w:t xml:space="preserve"> 6 (October): e00073. https://doi.org/10.1016/j.ohx.2019.e00073.</w:t>
      </w:r>
    </w:p>
    <w:p w14:paraId="72963E8E" w14:textId="77777777" w:rsidR="008B34DE" w:rsidRPr="008B34DE" w:rsidRDefault="008B34DE" w:rsidP="008B34DE">
      <w:pPr>
        <w:pStyle w:val="Bibliography"/>
        <w:rPr>
          <w:rFonts w:cs="Times New Roman"/>
        </w:rPr>
      </w:pPr>
      <w:r w:rsidRPr="008B34DE">
        <w:rPr>
          <w:rFonts w:cs="Times New Roman"/>
        </w:rPr>
        <w:t xml:space="preserve">Hsieh, T. C., K. H. Ma, and Anne Chao. 2016. “iNEXT: An R Package for Rarefaction and Extrapolation of Species Diversity (Hill Numbers).” </w:t>
      </w:r>
      <w:r w:rsidRPr="008B34DE">
        <w:rPr>
          <w:rFonts w:cs="Times New Roman"/>
          <w:i/>
          <w:iCs/>
        </w:rPr>
        <w:t>Methods in Ecology and Evolution</w:t>
      </w:r>
      <w:r w:rsidRPr="008B34DE">
        <w:rPr>
          <w:rFonts w:cs="Times New Roman"/>
        </w:rPr>
        <w:t xml:space="preserve"> 7 (12): 1451–56. https://doi.org/10.1111/2041-210X.12613.</w:t>
      </w:r>
    </w:p>
    <w:p w14:paraId="08EAC34D" w14:textId="77777777" w:rsidR="008B34DE" w:rsidRPr="008B34DE" w:rsidRDefault="008B34DE" w:rsidP="008B34DE">
      <w:pPr>
        <w:pStyle w:val="Bibliography"/>
        <w:rPr>
          <w:rFonts w:cs="Times New Roman"/>
        </w:rPr>
      </w:pPr>
      <w:r w:rsidRPr="008B34DE">
        <w:rPr>
          <w:rFonts w:cs="Times New Roman"/>
        </w:rPr>
        <w:t xml:space="preserve">Kassambara, Alboukadel. 2017. </w:t>
      </w:r>
      <w:r w:rsidRPr="008B34DE">
        <w:rPr>
          <w:rFonts w:cs="Times New Roman"/>
          <w:i/>
          <w:iCs/>
        </w:rPr>
        <w:t>Practical Guide to Principal Component Methods in R: PCA, M (CA), FAMD, MFA, HCPC, Factoextra</w:t>
      </w:r>
      <w:r w:rsidRPr="008B34DE">
        <w:rPr>
          <w:rFonts w:cs="Times New Roman"/>
        </w:rPr>
        <w:t>. Vol. 2. Statistical tools for high-throughput data analysis.</w:t>
      </w:r>
    </w:p>
    <w:p w14:paraId="3153223D" w14:textId="77777777" w:rsidR="008B34DE" w:rsidRPr="008B34DE" w:rsidRDefault="008B34DE" w:rsidP="008B34DE">
      <w:pPr>
        <w:pStyle w:val="Bibliography"/>
        <w:rPr>
          <w:rFonts w:cs="Times New Roman"/>
        </w:rPr>
      </w:pPr>
      <w:r w:rsidRPr="008B34DE">
        <w:rPr>
          <w:rFonts w:cs="Times New Roman"/>
        </w:rPr>
        <w:t xml:space="preserve">Lemenkova, Polina. 2019. “K-Means Clustering in R Libraries {cluster} and {factoextra} for Grouping Oceanographic Data.” </w:t>
      </w:r>
      <w:r w:rsidRPr="008B34DE">
        <w:rPr>
          <w:rFonts w:cs="Times New Roman"/>
          <w:i/>
          <w:iCs/>
        </w:rPr>
        <w:t>International Journal of Informatics and Applied Mathematics</w:t>
      </w:r>
      <w:r w:rsidRPr="008B34DE">
        <w:rPr>
          <w:rFonts w:cs="Times New Roman"/>
        </w:rPr>
        <w:t xml:space="preserve"> 2 (1): 1–26.</w:t>
      </w:r>
    </w:p>
    <w:p w14:paraId="5D5539A7" w14:textId="77777777" w:rsidR="008B34DE" w:rsidRPr="008B34DE" w:rsidRDefault="008B34DE" w:rsidP="008B34DE">
      <w:pPr>
        <w:pStyle w:val="Bibliography"/>
        <w:rPr>
          <w:rFonts w:cs="Times New Roman"/>
        </w:rPr>
      </w:pPr>
      <w:r w:rsidRPr="008B34DE">
        <w:rPr>
          <w:rFonts w:cs="Times New Roman"/>
        </w:rPr>
        <w:t xml:space="preserve">Maes, Dirk, Dirk Bauwens, Luc De Bruyn, et al. 2005. “Species Richness Coincidence: Conservation Strategies Based on Predictive Modelling.” </w:t>
      </w:r>
      <w:r w:rsidRPr="008B34DE">
        <w:rPr>
          <w:rFonts w:cs="Times New Roman"/>
          <w:i/>
          <w:iCs/>
        </w:rPr>
        <w:t>Biodiversity &amp; Conservation</w:t>
      </w:r>
      <w:r w:rsidRPr="008B34DE">
        <w:rPr>
          <w:rFonts w:cs="Times New Roman"/>
        </w:rPr>
        <w:t xml:space="preserve"> 14 (6): 1345–64. https://doi.org/10.1007/s10531-004-9662-x.</w:t>
      </w:r>
    </w:p>
    <w:p w14:paraId="29919E0D" w14:textId="77777777" w:rsidR="008B34DE" w:rsidRPr="008B34DE" w:rsidRDefault="008B34DE" w:rsidP="008B34DE">
      <w:pPr>
        <w:pStyle w:val="Bibliography"/>
        <w:rPr>
          <w:rFonts w:cs="Times New Roman"/>
        </w:rPr>
      </w:pPr>
      <w:r w:rsidRPr="008B34DE">
        <w:rPr>
          <w:rFonts w:cs="Times New Roman"/>
        </w:rPr>
        <w:t xml:space="preserve">Mattmüller, Ramona M., Karolin Thomisch, Ilse Van Opzeeland, Kristin L. Laidre, and Malene Simon. 2022. “Passive Acoustic Monitoring Reveals Year-Round Marine Mammal Community Composition off Tasiilaq, Southeast Greenlanda).” </w:t>
      </w:r>
      <w:r w:rsidRPr="008B34DE">
        <w:rPr>
          <w:rFonts w:cs="Times New Roman"/>
          <w:i/>
          <w:iCs/>
        </w:rPr>
        <w:t>The Journal of the Acoustical Society of America</w:t>
      </w:r>
      <w:r w:rsidRPr="008B34DE">
        <w:rPr>
          <w:rFonts w:cs="Times New Roman"/>
        </w:rPr>
        <w:t xml:space="preserve"> 151 (2): 1380–92. https://doi.org/10.1121/10.0009429.</w:t>
      </w:r>
    </w:p>
    <w:p w14:paraId="52691F28" w14:textId="77777777" w:rsidR="008B34DE" w:rsidRPr="008B34DE" w:rsidRDefault="008B34DE" w:rsidP="008B34DE">
      <w:pPr>
        <w:pStyle w:val="Bibliography"/>
        <w:rPr>
          <w:rFonts w:cs="Times New Roman"/>
        </w:rPr>
      </w:pPr>
      <w:r w:rsidRPr="008B34DE">
        <w:rPr>
          <w:rFonts w:cs="Times New Roman"/>
        </w:rPr>
        <w:t xml:space="preserve">Pérez-Granados, Cristian. 2025. “Birdnet Confidence Scores Decrease with Bird Distance from the Recorder: Revisiting Pérez-Granados (2023).” </w:t>
      </w:r>
      <w:r w:rsidRPr="008B34DE">
        <w:rPr>
          <w:rFonts w:cs="Times New Roman"/>
          <w:i/>
          <w:iCs/>
        </w:rPr>
        <w:t>Ardeola</w:t>
      </w:r>
      <w:r w:rsidRPr="008B34DE">
        <w:rPr>
          <w:rFonts w:cs="Times New Roman"/>
        </w:rPr>
        <w:t xml:space="preserve"> 72 (2): 149–59. https://doi.org/10.13157/arla.72.2.2025.fo1.</w:t>
      </w:r>
    </w:p>
    <w:p w14:paraId="25DD117B" w14:textId="77777777" w:rsidR="008B34DE" w:rsidRPr="008B34DE" w:rsidRDefault="008B34DE" w:rsidP="008B34DE">
      <w:pPr>
        <w:pStyle w:val="Bibliography"/>
        <w:rPr>
          <w:rFonts w:cs="Times New Roman"/>
        </w:rPr>
      </w:pPr>
      <w:r w:rsidRPr="008B34DE">
        <w:rPr>
          <w:rFonts w:cs="Times New Roman"/>
        </w:rPr>
        <w:t xml:space="preserve">Pérez-Granados, Cristian, Karl-L. Schuchmann, and Marinez I. Marques. 2021. “Vocal Activity of the Ferruginous Pygmy-Owl (Glaucidium Brasilianum) Is Strongly Correlated with Moon Phase and Nocturnal Temperature.” </w:t>
      </w:r>
      <w:r w:rsidRPr="008B34DE">
        <w:rPr>
          <w:rFonts w:cs="Times New Roman"/>
          <w:i/>
          <w:iCs/>
        </w:rPr>
        <w:t>Ethology Ecology &amp; Evolution</w:t>
      </w:r>
      <w:r w:rsidRPr="008B34DE">
        <w:rPr>
          <w:rFonts w:cs="Times New Roman"/>
        </w:rPr>
        <w:t xml:space="preserve"> 33 (1): 62–72. https://doi.org/10.1080/03949370.2020.1820582.</w:t>
      </w:r>
    </w:p>
    <w:p w14:paraId="2CF46E42" w14:textId="77777777" w:rsidR="008B34DE" w:rsidRPr="008B34DE" w:rsidRDefault="008B34DE" w:rsidP="008B34DE">
      <w:pPr>
        <w:pStyle w:val="Bibliography"/>
        <w:rPr>
          <w:rFonts w:cs="Times New Roman"/>
        </w:rPr>
      </w:pPr>
      <w:r w:rsidRPr="008B34DE">
        <w:rPr>
          <w:rFonts w:cs="Times New Roman"/>
        </w:rPr>
        <w:t xml:space="preserve">Pérez-Granados, Cristian, and Juan Traba. 2021. “Estimating Bird Density Using Passive Acoustic Monitoring: A Review of Methods and Suggestions for Further Research.” </w:t>
      </w:r>
      <w:r w:rsidRPr="008B34DE">
        <w:rPr>
          <w:rFonts w:cs="Times New Roman"/>
          <w:i/>
          <w:iCs/>
        </w:rPr>
        <w:t>Ibis</w:t>
      </w:r>
      <w:r w:rsidRPr="008B34DE">
        <w:rPr>
          <w:rFonts w:cs="Times New Roman"/>
        </w:rPr>
        <w:t xml:space="preserve"> 163 (3): 765–83. https://doi.org/10.1111/ibi.12944.</w:t>
      </w:r>
    </w:p>
    <w:p w14:paraId="383693E6" w14:textId="77777777" w:rsidR="008B34DE" w:rsidRPr="008B34DE" w:rsidRDefault="008B34DE" w:rsidP="008B34DE">
      <w:pPr>
        <w:pStyle w:val="Bibliography"/>
        <w:rPr>
          <w:rFonts w:cs="Times New Roman"/>
        </w:rPr>
      </w:pPr>
      <w:r w:rsidRPr="008B34DE">
        <w:rPr>
          <w:rFonts w:cs="Times New Roman"/>
        </w:rPr>
        <w:t xml:space="preserve">Picciulin, Marta, Loïc Kéver, Eric Parmentier, and Marta Bolgan. 2019. “Listening to the Unseen: Passive Acoustic Monitoring Reveals the Presence of a Cryptic Fish Species.” </w:t>
      </w:r>
      <w:r w:rsidRPr="008B34DE">
        <w:rPr>
          <w:rFonts w:cs="Times New Roman"/>
          <w:i/>
          <w:iCs/>
        </w:rPr>
        <w:t>Aquatic Conservation: Marine and Freshwater Ecosystems</w:t>
      </w:r>
      <w:r w:rsidRPr="008B34DE">
        <w:rPr>
          <w:rFonts w:cs="Times New Roman"/>
        </w:rPr>
        <w:t xml:space="preserve"> 29 (2): 202–10. https://doi.org/10.1002/aqc.2973.</w:t>
      </w:r>
    </w:p>
    <w:p w14:paraId="20D4A1B1" w14:textId="77777777" w:rsidR="008B34DE" w:rsidRPr="008B34DE" w:rsidRDefault="008B34DE" w:rsidP="008B34DE">
      <w:pPr>
        <w:pStyle w:val="Bibliography"/>
        <w:rPr>
          <w:rFonts w:cs="Times New Roman"/>
        </w:rPr>
      </w:pPr>
      <w:r w:rsidRPr="008B34DE">
        <w:rPr>
          <w:rFonts w:cs="Times New Roman"/>
        </w:rPr>
        <w:lastRenderedPageBreak/>
        <w:t xml:space="preserve">Rahbek, Carsten, Nicholas J Gotelli, Robert K Colwell, Gary L Entsminger, Thiago Fernando L.V.B Rangel, and Gary R Graves. 2006. “Predicting Continental-Scale Patterns of Bird Species Richness with Spatially Explicit Models.” </w:t>
      </w:r>
      <w:r w:rsidRPr="008B34DE">
        <w:rPr>
          <w:rFonts w:cs="Times New Roman"/>
          <w:i/>
          <w:iCs/>
        </w:rPr>
        <w:t>Proceedings of the Royal Society B: Biological Sciences</w:t>
      </w:r>
      <w:r w:rsidRPr="008B34DE">
        <w:rPr>
          <w:rFonts w:cs="Times New Roman"/>
        </w:rPr>
        <w:t xml:space="preserve"> 274 (1607): 165–74. https://doi.org/10.1098/rspb.2006.3700.</w:t>
      </w:r>
    </w:p>
    <w:p w14:paraId="184BD38D" w14:textId="77777777" w:rsidR="008B34DE" w:rsidRPr="008B34DE" w:rsidRDefault="008B34DE" w:rsidP="008B34DE">
      <w:pPr>
        <w:pStyle w:val="Bibliography"/>
        <w:rPr>
          <w:rFonts w:cs="Times New Roman"/>
        </w:rPr>
      </w:pPr>
      <w:r w:rsidRPr="008B34DE">
        <w:rPr>
          <w:rFonts w:cs="Times New Roman"/>
        </w:rPr>
        <w:t xml:space="preserve">Ross, Samuel R. P.-J., Darren P. O’Connell, Jessica L. Deichmann, et al. 2023. “Passive Acoustic Monitoring Provides a Fresh Perspective on Fundamental Ecological Questions.” </w:t>
      </w:r>
      <w:r w:rsidRPr="008B34DE">
        <w:rPr>
          <w:rFonts w:cs="Times New Roman"/>
          <w:i/>
          <w:iCs/>
        </w:rPr>
        <w:t>Functional Ecology</w:t>
      </w:r>
      <w:r w:rsidRPr="008B34DE">
        <w:rPr>
          <w:rFonts w:cs="Times New Roman"/>
        </w:rPr>
        <w:t xml:space="preserve"> 37 (4): 959–75. https://doi.org/10.1111/1365-2435.14275.</w:t>
      </w:r>
    </w:p>
    <w:p w14:paraId="2FFF904E" w14:textId="77777777" w:rsidR="008B34DE" w:rsidRPr="008B34DE" w:rsidRDefault="008B34DE" w:rsidP="008B34DE">
      <w:pPr>
        <w:pStyle w:val="Bibliography"/>
        <w:rPr>
          <w:rFonts w:cs="Times New Roman"/>
        </w:rPr>
      </w:pPr>
      <w:r w:rsidRPr="008B34DE">
        <w:rPr>
          <w:rFonts w:cs="Times New Roman"/>
        </w:rPr>
        <w:t xml:space="preserve">Schoot, Rens van de, Sarah Depaoli, Ruth King, et al. 2021. “Bayesian Statistics and Modelling.” </w:t>
      </w:r>
      <w:r w:rsidRPr="008B34DE">
        <w:rPr>
          <w:rFonts w:cs="Times New Roman"/>
          <w:i/>
          <w:iCs/>
        </w:rPr>
        <w:t>Nature Reviews Methods Primers</w:t>
      </w:r>
      <w:r w:rsidRPr="008B34DE">
        <w:rPr>
          <w:rFonts w:cs="Times New Roman"/>
        </w:rPr>
        <w:t xml:space="preserve"> 1 (1): 1. https://doi.org/10.1038/s43586-020-00001-2.</w:t>
      </w:r>
    </w:p>
    <w:p w14:paraId="7A4FD022" w14:textId="77777777" w:rsidR="008B34DE" w:rsidRPr="008B34DE" w:rsidRDefault="008B34DE" w:rsidP="008B34DE">
      <w:pPr>
        <w:pStyle w:val="Bibliography"/>
        <w:rPr>
          <w:rFonts w:cs="Times New Roman"/>
        </w:rPr>
      </w:pPr>
      <w:r w:rsidRPr="008B34DE">
        <w:rPr>
          <w:rFonts w:cs="Times New Roman"/>
        </w:rPr>
        <w:t xml:space="preserve">Sugai, Larissa Sayuri Moreira, Thiago Sanna Freire Silva, José Wagner Ribeiro Jr, and Diego Llusia. 2019. “Terrestrial Passive Acoustic Monitoring: Review and Perspectives.” </w:t>
      </w:r>
      <w:r w:rsidRPr="008B34DE">
        <w:rPr>
          <w:rFonts w:cs="Times New Roman"/>
          <w:i/>
          <w:iCs/>
        </w:rPr>
        <w:t>BioScience</w:t>
      </w:r>
      <w:r w:rsidRPr="008B34DE">
        <w:rPr>
          <w:rFonts w:cs="Times New Roman"/>
        </w:rPr>
        <w:t xml:space="preserve"> 69 (1): 15–25. https://doi.org/10.1093/biosci/biy147.</w:t>
      </w:r>
    </w:p>
    <w:p w14:paraId="62F09359" w14:textId="77777777" w:rsidR="008B34DE" w:rsidRPr="008B34DE" w:rsidRDefault="008B34DE" w:rsidP="008B34DE">
      <w:pPr>
        <w:pStyle w:val="Bibliography"/>
        <w:rPr>
          <w:rFonts w:cs="Times New Roman"/>
        </w:rPr>
      </w:pPr>
      <w:r w:rsidRPr="008B34DE">
        <w:rPr>
          <w:rFonts w:cs="Times New Roman"/>
        </w:rPr>
        <w:t xml:space="preserve">Tattoni, Clara, Franco Rizzolli, and Paolo Pedrini. 2012. “Can LiDAR Data Improve Bird Habitat Suitability Models?” </w:t>
      </w:r>
      <w:r w:rsidRPr="008B34DE">
        <w:rPr>
          <w:rFonts w:cs="Times New Roman"/>
          <w:i/>
          <w:iCs/>
        </w:rPr>
        <w:t>Ecological Modelling</w:t>
      </w:r>
      <w:r w:rsidRPr="008B34DE">
        <w:rPr>
          <w:rFonts w:cs="Times New Roman"/>
        </w:rPr>
        <w:t>, 7th European Conference on Ecological Modelling (ECEM), vol. 245 (October): 103–10. https://doi.org/10.1016/j.ecolmodel.2012.03.020.</w:t>
      </w:r>
    </w:p>
    <w:p w14:paraId="4251A5DB" w14:textId="77777777" w:rsidR="008B34DE" w:rsidRPr="008B34DE" w:rsidRDefault="008B34DE" w:rsidP="008B34DE">
      <w:pPr>
        <w:pStyle w:val="Bibliography"/>
        <w:rPr>
          <w:rFonts w:cs="Times New Roman"/>
        </w:rPr>
      </w:pPr>
      <w:r w:rsidRPr="008B34DE">
        <w:rPr>
          <w:rFonts w:cs="Times New Roman"/>
        </w:rPr>
        <w:t xml:space="preserve">Tseng, Sunny, Dexter P. Hodder, and Ken A. Otter. 2025. “Setting BirdNET Confidence Thresholds: Species-Specific vs. Universal Approaches.” </w:t>
      </w:r>
      <w:r w:rsidRPr="008B34DE">
        <w:rPr>
          <w:rFonts w:cs="Times New Roman"/>
          <w:i/>
          <w:iCs/>
        </w:rPr>
        <w:t>Journal of Ornithology</w:t>
      </w:r>
      <w:r w:rsidRPr="008B34DE">
        <w:rPr>
          <w:rFonts w:cs="Times New Roman"/>
        </w:rPr>
        <w:t>, ahead of print, February 25. https://doi.org/10.1007/s10336-025-02260-w.</w:t>
      </w:r>
    </w:p>
    <w:p w14:paraId="5154AB4F" w14:textId="77777777" w:rsidR="008B34DE" w:rsidRPr="008B34DE" w:rsidRDefault="008B34DE" w:rsidP="008B34DE">
      <w:pPr>
        <w:pStyle w:val="Bibliography"/>
        <w:rPr>
          <w:rFonts w:cs="Times New Roman"/>
        </w:rPr>
      </w:pPr>
      <w:r w:rsidRPr="008B34DE">
        <w:rPr>
          <w:rFonts w:cs="Times New Roman"/>
        </w:rPr>
        <w:t xml:space="preserve">Vierling, Kerri T, Lee A Vierling, William A Gould, Sebastian Martinuzzi, and Rick M Clawges. 2008. “Lidar: Shedding New Light on Habitat Characterization and Modeling.” </w:t>
      </w:r>
      <w:r w:rsidRPr="008B34DE">
        <w:rPr>
          <w:rFonts w:cs="Times New Roman"/>
          <w:i/>
          <w:iCs/>
        </w:rPr>
        <w:t>Frontiers in Ecology and the Environment</w:t>
      </w:r>
      <w:r w:rsidRPr="008B34DE">
        <w:rPr>
          <w:rFonts w:cs="Times New Roman"/>
        </w:rPr>
        <w:t xml:space="preserve"> 6 (2): 90–98. https://doi.org/10.1890/070001.</w:t>
      </w:r>
    </w:p>
    <w:p w14:paraId="383CCCFE" w14:textId="77777777" w:rsidR="008B34DE" w:rsidRPr="008B34DE" w:rsidRDefault="008B34DE" w:rsidP="008B34DE">
      <w:pPr>
        <w:pStyle w:val="Bibliography"/>
        <w:rPr>
          <w:rFonts w:cs="Times New Roman"/>
        </w:rPr>
      </w:pPr>
      <w:r w:rsidRPr="008B34DE">
        <w:rPr>
          <w:rFonts w:cs="Times New Roman"/>
        </w:rPr>
        <w:t xml:space="preserve">Wood, Connor M., and Stefan Kahl. 2024. “Guidelines for Appropriate Use of BirdNET Scores and Other Detector Outputs.” </w:t>
      </w:r>
      <w:r w:rsidRPr="008B34DE">
        <w:rPr>
          <w:rFonts w:cs="Times New Roman"/>
          <w:i/>
          <w:iCs/>
        </w:rPr>
        <w:t>Journal of Ornithology</w:t>
      </w:r>
      <w:r w:rsidRPr="008B34DE">
        <w:rPr>
          <w:rFonts w:cs="Times New Roman"/>
        </w:rPr>
        <w:t xml:space="preserve"> 165 (3): 777–82. https://doi.org/10.1007/s10336-024-02144-5.</w:t>
      </w:r>
    </w:p>
    <w:p w14:paraId="0DFE5A66" w14:textId="081C7268" w:rsidR="00B725F5" w:rsidRPr="003C6B5F" w:rsidRDefault="00F15CB9" w:rsidP="003C6B5F">
      <w:pPr>
        <w:rPr>
          <w:lang w:val="en-US"/>
        </w:rPr>
      </w:pPr>
      <w:r>
        <w:rPr>
          <w:lang w:val="en-US"/>
        </w:rPr>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132BED52"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539A079E">
                <wp:simplePos x="0" y="0"/>
                <wp:positionH relativeFrom="margin">
                  <wp:align>left</wp:align>
                </wp:positionH>
                <wp:positionV relativeFrom="paragraph">
                  <wp:posOffset>487572</wp:posOffset>
                </wp:positionV>
                <wp:extent cx="5925820" cy="244094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2440983"/>
                        </a:xfrm>
                        <a:prstGeom prst="rect">
                          <a:avLst/>
                        </a:prstGeom>
                        <a:solidFill>
                          <a:srgbClr val="FFFFFF"/>
                        </a:solidFill>
                        <a:ln w="9525">
                          <a:noFill/>
                          <a:miter lim="800000"/>
                          <a:headEnd/>
                          <a:tailEnd/>
                        </a:ln>
                      </wps:spPr>
                      <wps:txbx>
                        <w:txbxContent>
                          <w:p w14:paraId="10DE62CD" w14:textId="12D73A82"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w:t>
                            </w:r>
                            <w:ins w:id="107" w:author="Heather Bryan" w:date="2025-12-05T12:02:00Z" w16du:dateUtc="2025-12-05T20:02:00Z">
                              <w:r w:rsidR="00C532EF">
                                <w:rPr>
                                  <w:rFonts w:asciiTheme="minorHAnsi" w:hAnsiTheme="minorHAnsi" w:cstheme="minorHAnsi"/>
                                </w:rPr>
                                <w:t xml:space="preserve">bird </w:t>
                              </w:r>
                            </w:ins>
                            <w:r w:rsidRPr="00DA5A84">
                              <w:rPr>
                                <w:rFonts w:asciiTheme="minorHAnsi" w:hAnsiTheme="minorHAnsi" w:cstheme="minorHAnsi"/>
                              </w:rPr>
                              <w:t>species detected by ARUs at the study site</w:t>
                            </w:r>
                            <w:ins w:id="108" w:author="Heather Bryan" w:date="2025-12-05T12:10:00Z" w16du:dateUtc="2025-12-05T20:10:00Z">
                              <w:r w:rsidR="00CE13CF">
                                <w:rPr>
                                  <w:rFonts w:asciiTheme="minorHAnsi" w:hAnsiTheme="minorHAnsi" w:cstheme="minorHAnsi"/>
                                </w:rPr>
                                <w:t xml:space="preserve"> (do you mean study area? </w:t>
                              </w:r>
                              <w:r w:rsidR="005115A4">
                                <w:rPr>
                                  <w:rFonts w:asciiTheme="minorHAnsi" w:hAnsiTheme="minorHAnsi" w:cstheme="minorHAnsi"/>
                                </w:rPr>
                                <w:t xml:space="preserve">Elsewhere in the caption </w:t>
                              </w:r>
                              <w:proofErr w:type="gramStart"/>
                              <w:r w:rsidR="005115A4">
                                <w:rPr>
                                  <w:rFonts w:asciiTheme="minorHAnsi" w:hAnsiTheme="minorHAnsi" w:cstheme="minorHAnsi"/>
                                </w:rPr>
                                <w:t>your</w:t>
                              </w:r>
                              <w:proofErr w:type="gramEnd"/>
                              <w:r w:rsidR="005115A4">
                                <w:rPr>
                                  <w:rFonts w:asciiTheme="minorHAnsi" w:hAnsiTheme="minorHAnsi" w:cstheme="minorHAnsi"/>
                                </w:rPr>
                                <w:t xml:space="preserve"> refer to sites as ARU locations—would be good to keep lang</w:t>
                              </w:r>
                            </w:ins>
                            <w:ins w:id="109" w:author="Heather Bryan" w:date="2025-12-05T12:11:00Z" w16du:dateUtc="2025-12-05T20:11:00Z">
                              <w:r w:rsidR="005115A4">
                                <w:rPr>
                                  <w:rFonts w:asciiTheme="minorHAnsi" w:hAnsiTheme="minorHAnsi" w:cstheme="minorHAnsi"/>
                                </w:rPr>
                                <w:t>uage consistent!)</w:t>
                              </w:r>
                            </w:ins>
                            <w:r w:rsidRPr="00DA5A84">
                              <w:rPr>
                                <w:rFonts w:asciiTheme="minorHAnsi" w:hAnsiTheme="minorHAnsi" w:cstheme="minorHAnsi"/>
                              </w:rPr>
                              <w:t xml:space="preserve">. For each species, the table includes the total number of detections </w:t>
                            </w:r>
                            <w:ins w:id="110" w:author="Heather Bryan" w:date="2025-12-05T12:11:00Z" w16du:dateUtc="2025-12-05T20:11:00Z">
                              <w:r w:rsidR="00987ED8">
                                <w:rPr>
                                  <w:rFonts w:asciiTheme="minorHAnsi" w:hAnsiTheme="minorHAnsi" w:cstheme="minorHAnsi"/>
                                </w:rPr>
                                <w:t xml:space="preserve">identified </w:t>
                              </w:r>
                            </w:ins>
                            <w:r w:rsidRPr="00DA5A84">
                              <w:rPr>
                                <w:rFonts w:asciiTheme="minorHAnsi" w:hAnsiTheme="minorHAnsi" w:cstheme="minorHAnsi"/>
                              </w:rPr>
                              <w:t xml:space="preserve">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The values were calculated before applying species-specific threshold</w:t>
                            </w:r>
                            <w:ins w:id="111" w:author="Heather Bryan" w:date="2025-12-05T12:06:00Z" w16du:dateUtc="2025-12-05T20:06:00Z">
                              <w:r w:rsidR="0068350C">
                                <w:rPr>
                                  <w:rFonts w:asciiTheme="minorHAnsi" w:hAnsiTheme="minorHAnsi" w:cstheme="minorHAnsi"/>
                                </w:rPr>
                                <w:t>s</w:t>
                              </w:r>
                            </w:ins>
                            <w:ins w:id="112" w:author="Heather Bryan" w:date="2025-12-05T12:07:00Z" w16du:dateUtc="2025-12-05T20:07:00Z">
                              <w:r w:rsidR="00376A09">
                                <w:rPr>
                                  <w:rFonts w:asciiTheme="minorHAnsi" w:hAnsiTheme="minorHAnsi" w:cstheme="minorHAnsi"/>
                                </w:rPr>
                                <w:t xml:space="preserve"> (</w:t>
                              </w:r>
                              <w:r w:rsidR="00A35C40">
                                <w:rPr>
                                  <w:rFonts w:asciiTheme="minorHAnsi" w:hAnsiTheme="minorHAnsi" w:cstheme="minorHAnsi"/>
                                </w:rPr>
                                <w:t xml:space="preserve">so species-specific thresholds applied to </w:t>
                              </w:r>
                              <w:proofErr w:type="spellStart"/>
                              <w:r w:rsidR="00A35C40">
                                <w:rPr>
                                  <w:rFonts w:asciiTheme="minorHAnsi" w:hAnsiTheme="minorHAnsi" w:cstheme="minorHAnsi"/>
                                </w:rPr>
                                <w:t>BirdNE</w:t>
                              </w:r>
                            </w:ins>
                            <w:ins w:id="113" w:author="Heather Bryan" w:date="2025-12-05T12:08:00Z" w16du:dateUtc="2025-12-05T20:08:00Z">
                              <w:r w:rsidR="00A35C40">
                                <w:rPr>
                                  <w:rFonts w:asciiTheme="minorHAnsi" w:hAnsiTheme="minorHAnsi" w:cstheme="minorHAnsi"/>
                                </w:rPr>
                                <w:t>T</w:t>
                              </w:r>
                              <w:proofErr w:type="spellEnd"/>
                              <w:r w:rsidR="00A35C40">
                                <w:rPr>
                                  <w:rFonts w:asciiTheme="minorHAnsi" w:hAnsiTheme="minorHAnsi" w:cstheme="minorHAnsi"/>
                                </w:rPr>
                                <w:t xml:space="preserve"> detection</w:t>
                              </w:r>
                              <w:r w:rsidR="006F38AA">
                                <w:rPr>
                                  <w:rFonts w:asciiTheme="minorHAnsi" w:hAnsiTheme="minorHAnsi" w:cstheme="minorHAnsi"/>
                                </w:rPr>
                                <w:t>s)</w:t>
                              </w:r>
                            </w:ins>
                            <w:del w:id="114" w:author="Heather Bryan" w:date="2025-12-05T12:08:00Z" w16du:dateUtc="2025-12-05T20:08:00Z">
                              <w:r w:rsidR="00576D2A" w:rsidDel="006F38AA">
                                <w:rPr>
                                  <w:rFonts w:asciiTheme="minorHAnsi" w:hAnsiTheme="minorHAnsi" w:cstheme="minorHAnsi"/>
                                </w:rPr>
                                <w:delText>,</w:delText>
                              </w:r>
                            </w:del>
                            <w:r w:rsidR="00576D2A">
                              <w:rPr>
                                <w:rFonts w:asciiTheme="minorHAnsi" w:hAnsiTheme="minorHAnsi" w:cstheme="minorHAnsi"/>
                              </w:rPr>
                              <w:t xml:space="preserve"> and before dropping </w:t>
                            </w:r>
                            <w:del w:id="115" w:author="Heather Bryan" w:date="2025-12-05T12:08:00Z" w16du:dateUtc="2025-12-05T20:08:00Z">
                              <w:r w:rsidR="00576D2A" w:rsidDel="006F38AA">
                                <w:rPr>
                                  <w:rFonts w:asciiTheme="minorHAnsi" w:hAnsiTheme="minorHAnsi" w:cstheme="minorHAnsi"/>
                                </w:rPr>
                                <w:delText xml:space="preserve">any </w:delText>
                              </w:r>
                            </w:del>
                            <w:r w:rsidR="00576D2A">
                              <w:rPr>
                                <w:rFonts w:asciiTheme="minorHAnsi" w:hAnsiTheme="minorHAnsi" w:cstheme="minorHAnsi"/>
                              </w:rPr>
                              <w:t xml:space="preserve">unused sites </w:t>
                            </w:r>
                            <w:del w:id="116" w:author="Heather Bryan" w:date="2025-12-05T12:06:00Z" w16du:dateUtc="2025-12-05T20:06:00Z">
                              <w:r w:rsidR="00576D2A" w:rsidDel="00E20912">
                                <w:rPr>
                                  <w:rFonts w:asciiTheme="minorHAnsi" w:hAnsiTheme="minorHAnsi" w:cstheme="minorHAnsi"/>
                                </w:rPr>
                                <w:delText xml:space="preserve">in </w:delText>
                              </w:r>
                            </w:del>
                            <w:ins w:id="117" w:author="Heather Bryan" w:date="2025-12-05T12:06:00Z" w16du:dateUtc="2025-12-05T20:06:00Z">
                              <w:r w:rsidR="00E20912">
                                <w:rPr>
                                  <w:rFonts w:asciiTheme="minorHAnsi" w:hAnsiTheme="minorHAnsi" w:cstheme="minorHAnsi"/>
                                </w:rPr>
                                <w:t xml:space="preserve">from </w:t>
                              </w:r>
                            </w:ins>
                            <w:r w:rsidR="00576D2A">
                              <w:rPr>
                                <w:rFonts w:asciiTheme="minorHAnsi" w:hAnsiTheme="minorHAnsi" w:cstheme="minorHAnsi"/>
                              </w:rPr>
                              <w:t>the analysis</w:t>
                            </w:r>
                            <w:ins w:id="118" w:author="Heather Bryan" w:date="2025-12-05T12:08:00Z" w16du:dateUtc="2025-12-05T20:08:00Z">
                              <w:r w:rsidR="006F38AA">
                                <w:rPr>
                                  <w:rFonts w:asciiTheme="minorHAnsi" w:hAnsiTheme="minorHAnsi" w:cstheme="minorHAnsi"/>
                                </w:rPr>
                                <w:t xml:space="preserve"> (what do you mean by unused sites? Do you mean sites where no birds were detected?</w:t>
                              </w:r>
                            </w:ins>
                            <w:ins w:id="119" w:author="Heather Bryan" w:date="2025-12-05T12:10:00Z" w16du:dateUtc="2025-12-05T20:10:00Z">
                              <w:r w:rsidR="00CE13CF">
                                <w:rPr>
                                  <w:rFonts w:asciiTheme="minorHAnsi" w:hAnsiTheme="minorHAnsi" w:cstheme="minorHAnsi"/>
                                </w:rPr>
                                <w:t>)</w:t>
                              </w:r>
                            </w:ins>
                            <w:r w:rsidR="00576D2A">
                              <w:rPr>
                                <w:rFonts w:asciiTheme="minorHAnsi" w:hAnsiTheme="minorHAnsi" w:cstheme="minorHAnsi"/>
                              </w:rPr>
                              <w:t xml:space="preserve">. </w:t>
                            </w:r>
                            <w:del w:id="120" w:author="Heather Bryan" w:date="2025-12-05T12:06:00Z" w16du:dateUtc="2025-12-05T20:06:00Z">
                              <w:r w:rsidRPr="00DA5A84" w:rsidDel="00E20912">
                                <w:rPr>
                                  <w:rFonts w:asciiTheme="minorHAnsi" w:hAnsiTheme="minorHAnsi" w:cstheme="minorHAnsi"/>
                                </w:rPr>
                                <w:delText>The species represent a diverse range of taxa, including raptors, waterfowl, warblers, sparrows, flycatchers, woodpeckers, owls, and other families.</w:delText>
                              </w:r>
                            </w:del>
                            <w:ins w:id="121" w:author="Heather Bryan" w:date="2025-12-05T12:06:00Z" w16du:dateUtc="2025-12-05T20:06:00Z">
                              <w:r w:rsidR="00E20912">
                                <w:rPr>
                                  <w:rFonts w:asciiTheme="minorHAnsi" w:hAnsiTheme="minorHAnsi" w:cstheme="minorHAnsi"/>
                                </w:rPr>
                                <w:t xml:space="preserve">(This sentence represents Methods so </w:t>
                              </w:r>
                            </w:ins>
                            <w:ins w:id="122" w:author="Heather Bryan" w:date="2025-12-05T12:07:00Z" w16du:dateUtc="2025-12-05T20:07:00Z">
                              <w:r w:rsidR="00376A09">
                                <w:rPr>
                                  <w:rFonts w:asciiTheme="minorHAnsi" w:hAnsiTheme="minorHAnsi" w:cstheme="minorHAnsi"/>
                                </w:rPr>
                                <w:t>don’t include in a caption)</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6" type="#_x0000_t202" style="position:absolute;margin-left:0;margin-top:38.4pt;width:466.6pt;height:192.2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" stroked="f">
                <v:textbox>
                  <w:txbxContent>
                    <w:p w14:paraId="10DE62CD" w14:textId="12D73A82"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w:t>
                      </w:r>
                      <w:ins w:id="115" w:author="Heather Bryan" w:date="2025-12-05T12:02:00Z" w16du:dateUtc="2025-12-05T20:02:00Z">
                        <w:r w:rsidR="00C532EF">
                          <w:rPr>
                            <w:rFonts w:asciiTheme="minorHAnsi" w:hAnsiTheme="minorHAnsi" w:cstheme="minorHAnsi"/>
                          </w:rPr>
                          <w:t xml:space="preserve">bird </w:t>
                        </w:r>
                      </w:ins>
                      <w:r w:rsidRPr="00DA5A84">
                        <w:rPr>
                          <w:rFonts w:asciiTheme="minorHAnsi" w:hAnsiTheme="minorHAnsi" w:cstheme="minorHAnsi"/>
                        </w:rPr>
                        <w:t>species detected by ARUs at the study site</w:t>
                      </w:r>
                      <w:ins w:id="116" w:author="Heather Bryan" w:date="2025-12-05T12:10:00Z" w16du:dateUtc="2025-12-05T20:10:00Z">
                        <w:r w:rsidR="00CE13CF">
                          <w:rPr>
                            <w:rFonts w:asciiTheme="minorHAnsi" w:hAnsiTheme="minorHAnsi" w:cstheme="minorHAnsi"/>
                          </w:rPr>
                          <w:t xml:space="preserve"> (do you mean study area? </w:t>
                        </w:r>
                        <w:r w:rsidR="005115A4">
                          <w:rPr>
                            <w:rFonts w:asciiTheme="minorHAnsi" w:hAnsiTheme="minorHAnsi" w:cstheme="minorHAnsi"/>
                          </w:rPr>
                          <w:t xml:space="preserve">Elsewhere in the caption </w:t>
                        </w:r>
                        <w:proofErr w:type="gramStart"/>
                        <w:r w:rsidR="005115A4">
                          <w:rPr>
                            <w:rFonts w:asciiTheme="minorHAnsi" w:hAnsiTheme="minorHAnsi" w:cstheme="minorHAnsi"/>
                          </w:rPr>
                          <w:t>your</w:t>
                        </w:r>
                        <w:proofErr w:type="gramEnd"/>
                        <w:r w:rsidR="005115A4">
                          <w:rPr>
                            <w:rFonts w:asciiTheme="minorHAnsi" w:hAnsiTheme="minorHAnsi" w:cstheme="minorHAnsi"/>
                          </w:rPr>
                          <w:t xml:space="preserve"> refer to sites as ARU locations—would be good to keep lang</w:t>
                        </w:r>
                      </w:ins>
                      <w:ins w:id="117" w:author="Heather Bryan" w:date="2025-12-05T12:11:00Z" w16du:dateUtc="2025-12-05T20:11:00Z">
                        <w:r w:rsidR="005115A4">
                          <w:rPr>
                            <w:rFonts w:asciiTheme="minorHAnsi" w:hAnsiTheme="minorHAnsi" w:cstheme="minorHAnsi"/>
                          </w:rPr>
                          <w:t>uage consistent!)</w:t>
                        </w:r>
                      </w:ins>
                      <w:r w:rsidRPr="00DA5A84">
                        <w:rPr>
                          <w:rFonts w:asciiTheme="minorHAnsi" w:hAnsiTheme="minorHAnsi" w:cstheme="minorHAnsi"/>
                        </w:rPr>
                        <w:t xml:space="preserve">. For each species, the table includes the total number of detections </w:t>
                      </w:r>
                      <w:ins w:id="118" w:author="Heather Bryan" w:date="2025-12-05T12:11:00Z" w16du:dateUtc="2025-12-05T20:11:00Z">
                        <w:r w:rsidR="00987ED8">
                          <w:rPr>
                            <w:rFonts w:asciiTheme="minorHAnsi" w:hAnsiTheme="minorHAnsi" w:cstheme="minorHAnsi"/>
                          </w:rPr>
                          <w:t xml:space="preserve">identified </w:t>
                        </w:r>
                      </w:ins>
                      <w:r w:rsidRPr="00DA5A84">
                        <w:rPr>
                          <w:rFonts w:asciiTheme="minorHAnsi" w:hAnsiTheme="minorHAnsi" w:cstheme="minorHAnsi"/>
                        </w:rPr>
                        <w:t xml:space="preserve">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The values were calculated before applying species-specific threshold</w:t>
                      </w:r>
                      <w:ins w:id="119" w:author="Heather Bryan" w:date="2025-12-05T12:06:00Z" w16du:dateUtc="2025-12-05T20:06:00Z">
                        <w:r w:rsidR="0068350C">
                          <w:rPr>
                            <w:rFonts w:asciiTheme="minorHAnsi" w:hAnsiTheme="minorHAnsi" w:cstheme="minorHAnsi"/>
                          </w:rPr>
                          <w:t>s</w:t>
                        </w:r>
                      </w:ins>
                      <w:ins w:id="120" w:author="Heather Bryan" w:date="2025-12-05T12:07:00Z" w16du:dateUtc="2025-12-05T20:07:00Z">
                        <w:r w:rsidR="00376A09">
                          <w:rPr>
                            <w:rFonts w:asciiTheme="minorHAnsi" w:hAnsiTheme="minorHAnsi" w:cstheme="minorHAnsi"/>
                          </w:rPr>
                          <w:t xml:space="preserve"> (</w:t>
                        </w:r>
                        <w:r w:rsidR="00A35C40">
                          <w:rPr>
                            <w:rFonts w:asciiTheme="minorHAnsi" w:hAnsiTheme="minorHAnsi" w:cstheme="minorHAnsi"/>
                          </w:rPr>
                          <w:t xml:space="preserve">so species-specific thresholds applied to </w:t>
                        </w:r>
                        <w:proofErr w:type="spellStart"/>
                        <w:r w:rsidR="00A35C40">
                          <w:rPr>
                            <w:rFonts w:asciiTheme="minorHAnsi" w:hAnsiTheme="minorHAnsi" w:cstheme="minorHAnsi"/>
                          </w:rPr>
                          <w:t>BirdNE</w:t>
                        </w:r>
                      </w:ins>
                      <w:ins w:id="121" w:author="Heather Bryan" w:date="2025-12-05T12:08:00Z" w16du:dateUtc="2025-12-05T20:08:00Z">
                        <w:r w:rsidR="00A35C40">
                          <w:rPr>
                            <w:rFonts w:asciiTheme="minorHAnsi" w:hAnsiTheme="minorHAnsi" w:cstheme="minorHAnsi"/>
                          </w:rPr>
                          <w:t>T</w:t>
                        </w:r>
                        <w:proofErr w:type="spellEnd"/>
                        <w:r w:rsidR="00A35C40">
                          <w:rPr>
                            <w:rFonts w:asciiTheme="minorHAnsi" w:hAnsiTheme="minorHAnsi" w:cstheme="minorHAnsi"/>
                          </w:rPr>
                          <w:t xml:space="preserve"> detection</w:t>
                        </w:r>
                        <w:r w:rsidR="006F38AA">
                          <w:rPr>
                            <w:rFonts w:asciiTheme="minorHAnsi" w:hAnsiTheme="minorHAnsi" w:cstheme="minorHAnsi"/>
                          </w:rPr>
                          <w:t>s)</w:t>
                        </w:r>
                      </w:ins>
                      <w:del w:id="122" w:author="Heather Bryan" w:date="2025-12-05T12:08:00Z" w16du:dateUtc="2025-12-05T20:08:00Z">
                        <w:r w:rsidR="00576D2A" w:rsidDel="006F38AA">
                          <w:rPr>
                            <w:rFonts w:asciiTheme="minorHAnsi" w:hAnsiTheme="minorHAnsi" w:cstheme="minorHAnsi"/>
                          </w:rPr>
                          <w:delText>,</w:delText>
                        </w:r>
                      </w:del>
                      <w:r w:rsidR="00576D2A">
                        <w:rPr>
                          <w:rFonts w:asciiTheme="minorHAnsi" w:hAnsiTheme="minorHAnsi" w:cstheme="minorHAnsi"/>
                        </w:rPr>
                        <w:t xml:space="preserve"> and before dropping </w:t>
                      </w:r>
                      <w:del w:id="123" w:author="Heather Bryan" w:date="2025-12-05T12:08:00Z" w16du:dateUtc="2025-12-05T20:08:00Z">
                        <w:r w:rsidR="00576D2A" w:rsidDel="006F38AA">
                          <w:rPr>
                            <w:rFonts w:asciiTheme="minorHAnsi" w:hAnsiTheme="minorHAnsi" w:cstheme="minorHAnsi"/>
                          </w:rPr>
                          <w:delText xml:space="preserve">any </w:delText>
                        </w:r>
                      </w:del>
                      <w:r w:rsidR="00576D2A">
                        <w:rPr>
                          <w:rFonts w:asciiTheme="minorHAnsi" w:hAnsiTheme="minorHAnsi" w:cstheme="minorHAnsi"/>
                        </w:rPr>
                        <w:t xml:space="preserve">unused sites </w:t>
                      </w:r>
                      <w:del w:id="124" w:author="Heather Bryan" w:date="2025-12-05T12:06:00Z" w16du:dateUtc="2025-12-05T20:06:00Z">
                        <w:r w:rsidR="00576D2A" w:rsidDel="00E20912">
                          <w:rPr>
                            <w:rFonts w:asciiTheme="minorHAnsi" w:hAnsiTheme="minorHAnsi" w:cstheme="minorHAnsi"/>
                          </w:rPr>
                          <w:delText xml:space="preserve">in </w:delText>
                        </w:r>
                      </w:del>
                      <w:ins w:id="125" w:author="Heather Bryan" w:date="2025-12-05T12:06:00Z" w16du:dateUtc="2025-12-05T20:06:00Z">
                        <w:r w:rsidR="00E20912">
                          <w:rPr>
                            <w:rFonts w:asciiTheme="minorHAnsi" w:hAnsiTheme="minorHAnsi" w:cstheme="minorHAnsi"/>
                          </w:rPr>
                          <w:t>from</w:t>
                        </w:r>
                        <w:r w:rsidR="00E20912">
                          <w:rPr>
                            <w:rFonts w:asciiTheme="minorHAnsi" w:hAnsiTheme="minorHAnsi" w:cstheme="minorHAnsi"/>
                          </w:rPr>
                          <w:t xml:space="preserve"> </w:t>
                        </w:r>
                      </w:ins>
                      <w:r w:rsidR="00576D2A">
                        <w:rPr>
                          <w:rFonts w:asciiTheme="minorHAnsi" w:hAnsiTheme="minorHAnsi" w:cstheme="minorHAnsi"/>
                        </w:rPr>
                        <w:t>the analysis</w:t>
                      </w:r>
                      <w:ins w:id="126" w:author="Heather Bryan" w:date="2025-12-05T12:08:00Z" w16du:dateUtc="2025-12-05T20:08:00Z">
                        <w:r w:rsidR="006F38AA">
                          <w:rPr>
                            <w:rFonts w:asciiTheme="minorHAnsi" w:hAnsiTheme="minorHAnsi" w:cstheme="minorHAnsi"/>
                          </w:rPr>
                          <w:t xml:space="preserve"> (what do you mean by unused sites? Do you mean sites where no birds were detected?</w:t>
                        </w:r>
                      </w:ins>
                      <w:ins w:id="127" w:author="Heather Bryan" w:date="2025-12-05T12:10:00Z" w16du:dateUtc="2025-12-05T20:10:00Z">
                        <w:r w:rsidR="00CE13CF">
                          <w:rPr>
                            <w:rFonts w:asciiTheme="minorHAnsi" w:hAnsiTheme="minorHAnsi" w:cstheme="minorHAnsi"/>
                          </w:rPr>
                          <w:t>)</w:t>
                        </w:r>
                      </w:ins>
                      <w:r w:rsidR="00576D2A">
                        <w:rPr>
                          <w:rFonts w:asciiTheme="minorHAnsi" w:hAnsiTheme="minorHAnsi" w:cstheme="minorHAnsi"/>
                        </w:rPr>
                        <w:t xml:space="preserve">. </w:t>
                      </w:r>
                      <w:del w:id="128" w:author="Heather Bryan" w:date="2025-12-05T12:06:00Z" w16du:dateUtc="2025-12-05T20:06:00Z">
                        <w:r w:rsidRPr="00DA5A84" w:rsidDel="00E20912">
                          <w:rPr>
                            <w:rFonts w:asciiTheme="minorHAnsi" w:hAnsiTheme="minorHAnsi" w:cstheme="minorHAnsi"/>
                          </w:rPr>
                          <w:delText>The species represent a diverse range of taxa, including raptors, waterfowl, warblers, sparrows, flycatchers, woodpeckers, owls, and other families.</w:delText>
                        </w:r>
                      </w:del>
                      <w:ins w:id="129" w:author="Heather Bryan" w:date="2025-12-05T12:06:00Z" w16du:dateUtc="2025-12-05T20:06:00Z">
                        <w:r w:rsidR="00E20912">
                          <w:rPr>
                            <w:rFonts w:asciiTheme="minorHAnsi" w:hAnsiTheme="minorHAnsi" w:cstheme="minorHAnsi"/>
                          </w:rPr>
                          <w:t xml:space="preserve">(This sentence represents Methods so </w:t>
                        </w:r>
                      </w:ins>
                      <w:ins w:id="130" w:author="Heather Bryan" w:date="2025-12-05T12:07:00Z" w16du:dateUtc="2025-12-05T20:07:00Z">
                        <w:r w:rsidR="00376A09">
                          <w:rPr>
                            <w:rFonts w:asciiTheme="minorHAnsi" w:hAnsiTheme="minorHAnsi" w:cstheme="minorHAnsi"/>
                          </w:rPr>
                          <w:t>don’t include in a caption)</w:t>
                        </w:r>
                      </w:ins>
                    </w:p>
                  </w:txbxContent>
                </v:textbox>
                <w10:wrap type="square" anchorx="margin"/>
              </v:shape>
            </w:pict>
          </mc:Fallback>
        </mc:AlternateContent>
      </w:r>
      <w:r>
        <w:rPr>
          <w:rFonts w:hint="eastAsia"/>
          <w:lang w:val="en-US" w:eastAsia="zh-TW"/>
        </w:rPr>
        <w:t>Supplementary</w:t>
      </w:r>
      <w:ins w:id="123" w:author="Heather Bryan" w:date="2025-12-05T12:01:00Z" w16du:dateUtc="2025-12-05T20:01:00Z">
        <w:r w:rsidR="00C532EF">
          <w:rPr>
            <w:lang w:val="en-US" w:eastAsia="zh-TW"/>
          </w:rPr>
          <w:t xml:space="preserve"> </w:t>
        </w:r>
        <w:commentRangeStart w:id="124"/>
        <w:r w:rsidR="00C532EF">
          <w:rPr>
            <w:lang w:val="en-US" w:eastAsia="zh-TW"/>
          </w:rPr>
          <w:t>Materials</w:t>
        </w:r>
      </w:ins>
      <w:commentRangeEnd w:id="124"/>
      <w:ins w:id="125" w:author="Heather Bryan" w:date="2025-12-05T12:04:00Z" w16du:dateUtc="2025-12-05T20:04:00Z">
        <w:r w:rsidR="00E14E6B">
          <w:rPr>
            <w:rStyle w:val="CommentReference"/>
            <w:rFonts w:eastAsia="PMingLiU" w:cstheme="minorBidi"/>
            <w:b w:val="0"/>
          </w:rPr>
          <w:commentReference w:id="124"/>
        </w:r>
      </w:ins>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8D3CF3">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8D3CF3">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8D3CF3">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8D3CF3">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Buteo </w:t>
            </w:r>
            <w:proofErr w:type="spellStart"/>
            <w:r w:rsidRPr="00CB2D62">
              <w:rPr>
                <w:rFonts w:asciiTheme="minorHAnsi" w:eastAsiaTheme="minorEastAsia" w:hAnsiTheme="minorHAnsi" w:cstheme="minorHAnsi"/>
                <w:i/>
                <w:iCs/>
                <w:szCs w:val="24"/>
                <w:lang w:eastAsia="zh-TW"/>
              </w:rPr>
              <w:t>platypter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8D3CF3">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roofErr w:type="spellStart"/>
            <w:r w:rsidRPr="00CB2D62">
              <w:rPr>
                <w:rFonts w:asciiTheme="minorHAnsi" w:eastAsiaTheme="minorEastAsia" w:hAnsiTheme="minorHAnsi" w:cstheme="minorHAnsi"/>
                <w:szCs w:val="24"/>
                <w:lang w:eastAsia="zh-TW"/>
              </w:rPr>
              <w:t>Anatida</w:t>
            </w:r>
            <w:proofErr w:type="spellEnd"/>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8D3CF3">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8D3CF3">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rgus</w:t>
            </w:r>
            <w:proofErr w:type="spellEnd"/>
            <w:r w:rsidRPr="00CB2D62">
              <w:rPr>
                <w:rFonts w:asciiTheme="minorHAnsi" w:eastAsiaTheme="minorEastAsia" w:hAnsiTheme="minorHAnsi" w:cstheme="minorHAnsi"/>
                <w:i/>
                <w:iCs/>
                <w:szCs w:val="24"/>
                <w:lang w:eastAsia="zh-TW"/>
              </w:rPr>
              <w:t xml:space="preserve">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8D3CF3">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8D3CF3">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nas </w:t>
            </w:r>
            <w:proofErr w:type="spellStart"/>
            <w:r w:rsidRPr="00CB2D62">
              <w:rPr>
                <w:rFonts w:asciiTheme="minorHAnsi" w:eastAsiaTheme="minorEastAsia" w:hAnsiTheme="minorHAnsi" w:cstheme="minorHAnsi"/>
                <w:i/>
                <w:iCs/>
                <w:szCs w:val="24"/>
                <w:lang w:eastAsia="zh-TW"/>
              </w:rPr>
              <w:t>crecc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8D3CF3">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ophodytes</w:t>
            </w:r>
            <w:proofErr w:type="spellEnd"/>
            <w:r w:rsidRPr="00CB2D62">
              <w:rPr>
                <w:rFonts w:asciiTheme="minorHAnsi" w:eastAsiaTheme="minorEastAsia" w:hAnsiTheme="minorHAnsi" w:cstheme="minorHAnsi"/>
                <w:i/>
                <w:iCs/>
                <w:szCs w:val="24"/>
                <w:lang w:eastAsia="zh-TW"/>
              </w:rPr>
              <w:t xml:space="preserve"> cucullatus</w:t>
            </w:r>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8D3CF3">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8D3CF3">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8D3CF3">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patula </w:t>
            </w:r>
            <w:proofErr w:type="spellStart"/>
            <w:r w:rsidRPr="00CB2D62">
              <w:rPr>
                <w:rFonts w:asciiTheme="minorHAnsi" w:eastAsiaTheme="minorEastAsia" w:hAnsiTheme="minorHAnsi" w:cstheme="minorHAnsi"/>
                <w:i/>
                <w:iCs/>
                <w:szCs w:val="24"/>
                <w:lang w:eastAsia="zh-TW"/>
              </w:rPr>
              <w:t>discor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8D3CF3">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areca</w:t>
            </w:r>
            <w:proofErr w:type="spellEnd"/>
            <w:r w:rsidRPr="00CB2D62">
              <w:rPr>
                <w:rFonts w:asciiTheme="minorHAnsi" w:eastAsiaTheme="minorEastAsia" w:hAnsiTheme="minorHAnsi" w:cstheme="minorHAnsi"/>
                <w:i/>
                <w:iCs/>
                <w:szCs w:val="24"/>
                <w:lang w:eastAsia="zh-TW"/>
              </w:rPr>
              <w:t xml:space="preserve">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lastRenderedPageBreak/>
              <w:t>Selasphorus</w:t>
            </w:r>
            <w:proofErr w:type="spellEnd"/>
            <w:r w:rsidRPr="00CB2D62">
              <w:rPr>
                <w:rFonts w:asciiTheme="minorHAnsi" w:eastAsiaTheme="minorEastAsia" w:hAnsiTheme="minorHAnsi" w:cstheme="minorHAnsi"/>
                <w:i/>
                <w:iCs/>
                <w:szCs w:val="24"/>
                <w:lang w:eastAsia="zh-TW"/>
              </w:rPr>
              <w:t xml:space="preserve">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hordeiles</w:t>
            </w:r>
            <w:proofErr w:type="spellEnd"/>
            <w:r w:rsidRPr="00CB2D62">
              <w:rPr>
                <w:rFonts w:asciiTheme="minorHAnsi" w:eastAsiaTheme="minorEastAsia" w:hAnsiTheme="minorHAnsi" w:cstheme="minorHAnsi"/>
                <w:i/>
                <w:iCs/>
                <w:szCs w:val="24"/>
                <w:lang w:eastAsia="zh-TW"/>
              </w:rPr>
              <w:t xml:space="preserve">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hroicocephal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philadelphi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ctitis </w:t>
            </w:r>
            <w:proofErr w:type="spellStart"/>
            <w:r w:rsidRPr="00CB2D62">
              <w:rPr>
                <w:rFonts w:asciiTheme="minorHAnsi" w:eastAsiaTheme="minorEastAsia" w:hAnsiTheme="minorHAnsi" w:cstheme="minorHAnsi"/>
                <w:i/>
                <w:iCs/>
                <w:szCs w:val="24"/>
                <w:lang w:eastAsia="zh-TW"/>
              </w:rPr>
              <w:t>maculari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8D3CF3">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8D3CF3">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gaceryle</w:t>
            </w:r>
            <w:proofErr w:type="spellEnd"/>
            <w:r w:rsidRPr="00CB2D62">
              <w:rPr>
                <w:rFonts w:asciiTheme="minorHAnsi" w:eastAsiaTheme="minorEastAsia" w:hAnsiTheme="minorHAnsi" w:cstheme="minorHAnsi"/>
                <w:i/>
                <w:iCs/>
                <w:szCs w:val="24"/>
                <w:lang w:eastAsia="zh-TW"/>
              </w:rPr>
              <w:t xml:space="preserv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nachites</w:t>
            </w:r>
            <w:proofErr w:type="spellEnd"/>
            <w:r w:rsidRPr="00CB2D62">
              <w:rPr>
                <w:rFonts w:asciiTheme="minorHAnsi" w:eastAsiaTheme="minorEastAsia" w:hAnsiTheme="minorHAnsi" w:cstheme="minorHAnsi"/>
                <w:i/>
                <w:iCs/>
                <w:szCs w:val="24"/>
                <w:lang w:eastAsia="zh-TW"/>
              </w:rPr>
              <w:t xml:space="preserve">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8D3CF3">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agopus </w:t>
            </w:r>
            <w:proofErr w:type="spellStart"/>
            <w:r w:rsidRPr="00CB2D62">
              <w:rPr>
                <w:rFonts w:asciiTheme="minorHAnsi" w:eastAsiaTheme="minorEastAsia" w:hAnsiTheme="minorHAnsi" w:cstheme="minorHAnsi"/>
                <w:i/>
                <w:iCs/>
                <w:szCs w:val="24"/>
                <w:lang w:eastAsia="zh-TW"/>
              </w:rPr>
              <w:t>lagop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rzan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arolin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Bombyci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edrorum</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Bombyci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arrul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Piranga </w:t>
            </w:r>
            <w:proofErr w:type="spellStart"/>
            <w:r w:rsidRPr="00CB2D62">
              <w:rPr>
                <w:rFonts w:asciiTheme="minorHAnsi" w:eastAsiaTheme="minorEastAsia" w:hAnsiTheme="minorHAnsi" w:cstheme="minorHAnsi"/>
                <w:i/>
                <w:iCs/>
                <w:szCs w:val="24"/>
                <w:lang w:eastAsia="zh-TW"/>
              </w:rPr>
              <w:t>ludoviciana</w:t>
            </w:r>
            <w:proofErr w:type="spellEnd"/>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heuct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udovicianus</w:t>
            </w:r>
            <w:proofErr w:type="spellEnd"/>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erthia</w:t>
            </w:r>
            <w:proofErr w:type="spellEnd"/>
            <w:r w:rsidRPr="00CB2D62">
              <w:rPr>
                <w:rFonts w:asciiTheme="minorHAnsi" w:eastAsiaTheme="minorEastAsia" w:hAnsiTheme="minorHAnsi" w:cstheme="minorHAnsi"/>
                <w:i/>
                <w:iCs/>
                <w:szCs w:val="24"/>
                <w:lang w:eastAsia="zh-TW"/>
              </w:rPr>
              <w:t xml:space="preserve">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inclus</w:t>
            </w:r>
            <w:proofErr w:type="spellEnd"/>
            <w:r w:rsidRPr="00CB2D62">
              <w:rPr>
                <w:rFonts w:asciiTheme="minorHAnsi" w:eastAsiaTheme="minorEastAsia" w:hAnsiTheme="minorHAnsi" w:cstheme="minorHAnsi"/>
                <w:i/>
                <w:iCs/>
                <w:szCs w:val="24"/>
                <w:lang w:eastAsia="zh-TW"/>
              </w:rPr>
              <w:t xml:space="preserve">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erisoreus</w:t>
            </w:r>
            <w:proofErr w:type="spellEnd"/>
            <w:r w:rsidRPr="00CB2D62">
              <w:rPr>
                <w:rFonts w:asciiTheme="minorHAnsi" w:eastAsiaTheme="minorEastAsia" w:hAnsiTheme="minorHAnsi" w:cstheme="minorHAnsi"/>
                <w:i/>
                <w:iCs/>
                <w:szCs w:val="24"/>
                <w:lang w:eastAsia="zh-TW"/>
              </w:rPr>
              <w:t xml:space="preserve">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8D3CF3">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rvus </w:t>
            </w:r>
            <w:proofErr w:type="spellStart"/>
            <w:r w:rsidRPr="00CB2D62">
              <w:rPr>
                <w:rFonts w:asciiTheme="minorHAnsi" w:eastAsiaTheme="minorEastAsia" w:hAnsiTheme="minorHAnsi" w:cstheme="minorHAnsi"/>
                <w:i/>
                <w:iCs/>
                <w:szCs w:val="24"/>
                <w:lang w:eastAsia="zh-TW"/>
              </w:rPr>
              <w:t>brachyrhyncho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lastRenderedPageBreak/>
              <w:t>Pinicola</w:t>
            </w:r>
            <w:proofErr w:type="spellEnd"/>
            <w:r w:rsidRPr="00CB2D62">
              <w:rPr>
                <w:rFonts w:asciiTheme="minorHAnsi" w:eastAsiaTheme="minorEastAsia" w:hAnsiTheme="minorHAnsi" w:cstheme="minorHAnsi"/>
                <w:i/>
                <w:iCs/>
                <w:szCs w:val="24"/>
                <w:lang w:eastAsia="zh-TW"/>
              </w:rPr>
              <w:t xml:space="preserve">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8D3CF3">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8D3CF3">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8D3CF3">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ccothraustes </w:t>
            </w:r>
            <w:proofErr w:type="spellStart"/>
            <w:r w:rsidRPr="00CB2D62">
              <w:rPr>
                <w:rFonts w:asciiTheme="minorHAnsi" w:eastAsiaTheme="minorEastAsia" w:hAnsiTheme="minorHAnsi" w:cstheme="minorHAnsi"/>
                <w:i/>
                <w:iCs/>
                <w:szCs w:val="24"/>
                <w:lang w:eastAsia="zh-TW"/>
              </w:rPr>
              <w:t>vespertin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8D3CF3">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Haemorhous</w:t>
            </w:r>
            <w:proofErr w:type="spellEnd"/>
            <w:r w:rsidRPr="00CB2D62">
              <w:rPr>
                <w:rFonts w:asciiTheme="minorHAnsi" w:eastAsiaTheme="minorEastAsia" w:hAnsiTheme="minorHAnsi" w:cstheme="minorHAnsi"/>
                <w:i/>
                <w:iCs/>
                <w:szCs w:val="24"/>
                <w:lang w:eastAsia="zh-TW"/>
              </w:rPr>
              <w:t xml:space="preserve"> purpureus</w:t>
            </w:r>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8D3CF3">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eucosticte </w:t>
            </w:r>
            <w:proofErr w:type="spellStart"/>
            <w:r w:rsidRPr="00CB2D62">
              <w:rPr>
                <w:rFonts w:asciiTheme="minorHAnsi" w:eastAsiaTheme="minorEastAsia" w:hAnsiTheme="minorHAnsi" w:cstheme="minorHAnsi"/>
                <w:i/>
                <w:iCs/>
                <w:szCs w:val="24"/>
                <w:lang w:eastAsia="zh-TW"/>
              </w:rPr>
              <w:t>tephrocot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8D3CF3">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Haemorhous</w:t>
            </w:r>
            <w:proofErr w:type="spellEnd"/>
            <w:r w:rsidRPr="00CB2D62">
              <w:rPr>
                <w:rFonts w:asciiTheme="minorHAnsi" w:eastAsiaTheme="minorEastAsia" w:hAnsiTheme="minorHAnsi" w:cstheme="minorHAnsi"/>
                <w:i/>
                <w:iCs/>
                <w:szCs w:val="24"/>
                <w:lang w:eastAsia="zh-TW"/>
              </w:rPr>
              <w:t xml:space="preserve">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oxia </w:t>
            </w:r>
            <w:proofErr w:type="spellStart"/>
            <w:r w:rsidRPr="00CB2D62">
              <w:rPr>
                <w:rFonts w:asciiTheme="minorHAnsi" w:eastAsiaTheme="minorEastAsia" w:hAnsiTheme="minorHAnsi" w:cstheme="minorHAnsi"/>
                <w:i/>
                <w:iCs/>
                <w:szCs w:val="24"/>
                <w:lang w:eastAsia="zh-TW"/>
              </w:rPr>
              <w:t>curvirostra</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Tachycinet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halassin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Tachycineta</w:t>
            </w:r>
            <w:proofErr w:type="spellEnd"/>
            <w:r w:rsidRPr="00CB2D62">
              <w:rPr>
                <w:rFonts w:asciiTheme="minorHAnsi" w:eastAsiaTheme="minorEastAsia" w:hAnsiTheme="minorHAnsi" w:cstheme="minorHAnsi"/>
                <w:i/>
                <w:iCs/>
                <w:szCs w:val="24"/>
                <w:lang w:eastAsia="zh-TW"/>
              </w:rPr>
              <w:t xml:space="preserve">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8D3CF3">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oloth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ter</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Euphag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arolin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Anth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rubescens</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hudsonic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8D3CF3">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ambel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8D3CF3">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8D3CF3">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8D3CF3">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8D3CF3">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Ge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olmie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8D3CF3">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eiothlypis</w:t>
            </w:r>
            <w:proofErr w:type="spellEnd"/>
            <w:r w:rsidRPr="00CB2D62">
              <w:rPr>
                <w:rFonts w:asciiTheme="minorHAnsi" w:eastAsiaTheme="minorEastAsia" w:hAnsiTheme="minorHAnsi" w:cstheme="minorHAnsi"/>
                <w:i/>
                <w:iCs/>
                <w:szCs w:val="24"/>
                <w:lang w:eastAsia="zh-TW"/>
              </w:rPr>
              <w:t xml:space="preserve">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8D3CF3">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8D3CF3">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eiu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urocapill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8D3CF3">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rdellina</w:t>
            </w:r>
            <w:proofErr w:type="spellEnd"/>
            <w:r w:rsidRPr="00CB2D62">
              <w:rPr>
                <w:rFonts w:asciiTheme="minorHAnsi" w:eastAsiaTheme="minorEastAsia" w:hAnsiTheme="minorHAnsi" w:cstheme="minorHAnsi"/>
                <w:i/>
                <w:iCs/>
                <w:szCs w:val="24"/>
                <w:lang w:eastAsia="zh-TW"/>
              </w:rPr>
              <w:t xml:space="preserve">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8D3CF3">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ei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elat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8D3CF3">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arkes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oveboracens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8D3CF3">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Ge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richa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roofErr w:type="spellStart"/>
            <w:r w:rsidRPr="00CB2D62">
              <w:rPr>
                <w:rFonts w:asciiTheme="minorHAnsi" w:eastAsiaTheme="minorEastAsia" w:hAnsiTheme="minorHAnsi" w:cstheme="minorHAnsi"/>
                <w:szCs w:val="24"/>
                <w:lang w:eastAsia="zh-TW"/>
              </w:rPr>
              <w:t>Passerellidae</w:t>
            </w:r>
            <w:proofErr w:type="spellEnd"/>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pizella </w:t>
            </w:r>
            <w:proofErr w:type="spellStart"/>
            <w:r w:rsidRPr="00CB2D62">
              <w:rPr>
                <w:rFonts w:asciiTheme="minorHAnsi" w:eastAsiaTheme="minorEastAsia" w:hAnsiTheme="minorHAnsi" w:cstheme="minorHAnsi"/>
                <w:i/>
                <w:iCs/>
                <w:szCs w:val="24"/>
                <w:lang w:eastAsia="zh-TW"/>
              </w:rPr>
              <w:t>passerin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8D3CF3">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albicollis</w:t>
            </w:r>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8D3CF3">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eucophry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8D3CF3">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Junco </w:t>
            </w:r>
            <w:proofErr w:type="spellStart"/>
            <w:r w:rsidRPr="00CB2D62">
              <w:rPr>
                <w:rFonts w:asciiTheme="minorHAnsi" w:eastAsiaTheme="minorEastAsia" w:hAnsiTheme="minorHAnsi" w:cstheme="minorHAnsi"/>
                <w:i/>
                <w:iCs/>
                <w:szCs w:val="24"/>
                <w:lang w:eastAsia="zh-TW"/>
              </w:rPr>
              <w:t>hyema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8D3CF3">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assere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iliac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8D3CF3">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incoln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8D3CF3">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melodi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8D3CF3">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8D3CF3">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eorgian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8D3CF3">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oecete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ramine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Regulus </w:t>
            </w:r>
            <w:proofErr w:type="spellStart"/>
            <w:r w:rsidRPr="00CB2D62">
              <w:rPr>
                <w:rFonts w:asciiTheme="minorHAnsi" w:eastAsiaTheme="minorEastAsia" w:hAnsiTheme="minorHAnsi" w:cstheme="minorHAnsi"/>
                <w:i/>
                <w:iCs/>
                <w:szCs w:val="24"/>
                <w:lang w:eastAsia="zh-TW"/>
              </w:rPr>
              <w:t>satrap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orthylio</w:t>
            </w:r>
            <w:proofErr w:type="spellEnd"/>
            <w:r w:rsidRPr="00CB2D62">
              <w:rPr>
                <w:rFonts w:asciiTheme="minorHAnsi" w:eastAsiaTheme="minorEastAsia" w:hAnsiTheme="minorHAnsi" w:cstheme="minorHAnsi"/>
                <w:i/>
                <w:iCs/>
                <w:szCs w:val="24"/>
                <w:lang w:eastAsia="zh-TW"/>
              </w:rPr>
              <w:t xml:space="preserve">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gramStart"/>
            <w:r w:rsidRPr="00CB2D62">
              <w:rPr>
                <w:rFonts w:asciiTheme="minorHAnsi" w:eastAsiaTheme="minorEastAsia" w:hAnsiTheme="minorHAnsi" w:cstheme="minorHAnsi"/>
                <w:i/>
                <w:iCs/>
                <w:szCs w:val="24"/>
                <w:lang w:eastAsia="zh-TW"/>
              </w:rPr>
              <w:t>Troglodytes</w:t>
            </w:r>
            <w:proofErr w:type="gramEnd"/>
            <w:r w:rsidRPr="00CB2D62">
              <w:rPr>
                <w:rFonts w:asciiTheme="minorHAnsi" w:eastAsiaTheme="minorEastAsia" w:hAnsiTheme="minorHAnsi" w:cstheme="minorHAnsi"/>
                <w:i/>
                <w:iCs/>
                <w:szCs w:val="24"/>
                <w:lang w:eastAsia="zh-TW"/>
              </w:rPr>
              <w:t xml:space="preserve">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tha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ustulat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8D3CF3">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Ixore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aevi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8D3CF3">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tharus</w:t>
            </w:r>
            <w:proofErr w:type="spellEnd"/>
            <w:r w:rsidRPr="00CB2D62">
              <w:rPr>
                <w:rFonts w:asciiTheme="minorHAnsi" w:eastAsiaTheme="minorEastAsia" w:hAnsiTheme="minorHAnsi" w:cstheme="minorHAnsi"/>
                <w:i/>
                <w:iCs/>
                <w:szCs w:val="24"/>
                <w:lang w:eastAsia="zh-TW"/>
              </w:rPr>
              <w:t xml:space="preserve"> guttatus</w:t>
            </w:r>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8D3CF3">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Turdus </w:t>
            </w:r>
            <w:proofErr w:type="spellStart"/>
            <w:r w:rsidRPr="00CB2D62">
              <w:rPr>
                <w:rFonts w:asciiTheme="minorHAnsi" w:eastAsiaTheme="minorEastAsia" w:hAnsiTheme="minorHAnsi" w:cstheme="minorHAnsi"/>
                <w:i/>
                <w:iCs/>
                <w:szCs w:val="24"/>
                <w:lang w:eastAsia="zh-TW"/>
              </w:rPr>
              <w:t>migratori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8D3CF3">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yadestes</w:t>
            </w:r>
            <w:proofErr w:type="spellEnd"/>
            <w:r w:rsidRPr="00CB2D62">
              <w:rPr>
                <w:rFonts w:asciiTheme="minorHAnsi" w:eastAsiaTheme="minorEastAsia" w:hAnsiTheme="minorHAnsi" w:cstheme="minorHAnsi"/>
                <w:i/>
                <w:iCs/>
                <w:szCs w:val="24"/>
                <w:lang w:eastAsia="zh-TW"/>
              </w:rPr>
              <w:t xml:space="preserve"> townsendi</w:t>
            </w:r>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ialia </w:t>
            </w:r>
            <w:proofErr w:type="spellStart"/>
            <w:r w:rsidRPr="00CB2D62">
              <w:rPr>
                <w:rFonts w:asciiTheme="minorHAnsi" w:eastAsiaTheme="minorEastAsia" w:hAnsiTheme="minorHAnsi" w:cstheme="minorHAnsi"/>
                <w:i/>
                <w:iCs/>
                <w:szCs w:val="24"/>
                <w:lang w:eastAsia="zh-TW"/>
              </w:rPr>
              <w:t>currucoide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difficili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8D3CF3">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hammond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8D3CF3">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minim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8D3CF3">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oberholser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8D3CF3">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ntopus </w:t>
            </w:r>
            <w:proofErr w:type="spellStart"/>
            <w:r w:rsidRPr="00CB2D62">
              <w:rPr>
                <w:rFonts w:asciiTheme="minorHAnsi" w:eastAsiaTheme="minorEastAsia" w:hAnsiTheme="minorHAnsi" w:cstheme="minorHAnsi"/>
                <w:i/>
                <w:iCs/>
                <w:szCs w:val="24"/>
                <w:lang w:eastAsia="zh-TW"/>
              </w:rPr>
              <w:t>cooper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8D3CF3">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flaviventr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8D3CF3">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alnorum</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8D3CF3">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Tyrannus </w:t>
            </w:r>
            <w:proofErr w:type="spellStart"/>
            <w:r w:rsidRPr="00CB2D62">
              <w:rPr>
                <w:rFonts w:asciiTheme="minorHAnsi" w:eastAsiaTheme="minorEastAsia" w:hAnsiTheme="minorHAnsi" w:cstheme="minorHAnsi"/>
                <w:i/>
                <w:iCs/>
                <w:szCs w:val="24"/>
                <w:lang w:eastAsia="zh-TW"/>
              </w:rPr>
              <w:t>tyrann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ntopus </w:t>
            </w:r>
            <w:proofErr w:type="spellStart"/>
            <w:r w:rsidRPr="00CB2D62">
              <w:rPr>
                <w:rFonts w:asciiTheme="minorHAnsi" w:eastAsiaTheme="minorEastAsia" w:hAnsiTheme="minorHAnsi" w:cstheme="minorHAnsi"/>
                <w:i/>
                <w:iCs/>
                <w:szCs w:val="24"/>
                <w:lang w:eastAsia="zh-TW"/>
              </w:rPr>
              <w:t>sordidul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 xml:space="preserve">(Vireos, Shrike-Babblers, and </w:t>
            </w:r>
            <w:proofErr w:type="spellStart"/>
            <w:r w:rsidRPr="00CB2D62">
              <w:rPr>
                <w:rFonts w:asciiTheme="minorHAnsi" w:eastAsiaTheme="minorEastAsia" w:hAnsiTheme="minorHAnsi" w:cstheme="minorHAnsi"/>
                <w:szCs w:val="24"/>
                <w:lang w:eastAsia="zh-TW"/>
              </w:rPr>
              <w:t>Erpornis</w:t>
            </w:r>
            <w:proofErr w:type="spellEnd"/>
            <w:r w:rsidRPr="00CB2D62">
              <w:rPr>
                <w:rFonts w:asciiTheme="minorHAnsi" w:eastAsiaTheme="minorEastAsia" w:hAnsiTheme="minorHAnsi" w:cstheme="minorHAnsi"/>
                <w:szCs w:val="24"/>
                <w:lang w:eastAsia="zh-TW"/>
              </w:rPr>
              <w:t>)</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Vireo </w:t>
            </w:r>
            <w:proofErr w:type="spellStart"/>
            <w:r w:rsidRPr="00CB2D62">
              <w:rPr>
                <w:rFonts w:asciiTheme="minorHAnsi" w:eastAsiaTheme="minorEastAsia" w:hAnsiTheme="minorHAnsi" w:cstheme="minorHAnsi"/>
                <w:i/>
                <w:iCs/>
                <w:szCs w:val="24"/>
                <w:lang w:eastAsia="zh-TW"/>
              </w:rPr>
              <w:t>gilv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8D3CF3">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Vireo </w:t>
            </w:r>
            <w:proofErr w:type="spellStart"/>
            <w:r w:rsidRPr="00CB2D62">
              <w:rPr>
                <w:rFonts w:asciiTheme="minorHAnsi" w:eastAsiaTheme="minorEastAsia" w:hAnsiTheme="minorHAnsi" w:cstheme="minorHAnsi"/>
                <w:i/>
                <w:iCs/>
                <w:szCs w:val="24"/>
                <w:lang w:eastAsia="zh-TW"/>
              </w:rPr>
              <w:t>cassin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Botaurus </w:t>
            </w:r>
            <w:proofErr w:type="spellStart"/>
            <w:r w:rsidRPr="00CB2D62">
              <w:rPr>
                <w:rFonts w:asciiTheme="minorHAnsi" w:eastAsiaTheme="minorEastAsia" w:hAnsiTheme="minorHAnsi" w:cstheme="minorHAnsi"/>
                <w:i/>
                <w:iCs/>
                <w:szCs w:val="24"/>
                <w:lang w:eastAsia="zh-TW"/>
              </w:rPr>
              <w:t>lentiginosus</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lastRenderedPageBreak/>
              <w:t>Sphyrap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vari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8D3CF3">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phyrap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ucha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8D3CF3">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coides</w:t>
            </w:r>
            <w:proofErr w:type="spellEnd"/>
            <w:r w:rsidRPr="00CB2D62">
              <w:rPr>
                <w:rFonts w:asciiTheme="minorHAnsi" w:eastAsiaTheme="minorEastAsia" w:hAnsiTheme="minorHAnsi" w:cstheme="minorHAnsi"/>
                <w:i/>
                <w:iCs/>
                <w:szCs w:val="24"/>
                <w:lang w:eastAsia="zh-TW"/>
              </w:rPr>
              <w:t xml:space="preserve">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8D3CF3">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coides</w:t>
            </w:r>
            <w:proofErr w:type="spellEnd"/>
            <w:r w:rsidRPr="00CB2D62">
              <w:rPr>
                <w:rFonts w:asciiTheme="minorHAnsi" w:eastAsiaTheme="minorEastAsia" w:hAnsiTheme="minorHAnsi" w:cstheme="minorHAnsi"/>
                <w:i/>
                <w:iCs/>
                <w:szCs w:val="24"/>
                <w:lang w:eastAsia="zh-TW"/>
              </w:rPr>
              <w:t xml:space="preserve">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8D3CF3">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bates</w:t>
            </w:r>
            <w:proofErr w:type="spellEnd"/>
            <w:r w:rsidRPr="00CB2D62">
              <w:rPr>
                <w:rFonts w:asciiTheme="minorHAnsi" w:eastAsiaTheme="minorEastAsia" w:hAnsiTheme="minorHAnsi" w:cstheme="minorHAnsi"/>
                <w:i/>
                <w:iCs/>
                <w:szCs w:val="24"/>
                <w:lang w:eastAsia="zh-TW"/>
              </w:rPr>
              <w:t xml:space="preserve"> villosus</w:t>
            </w:r>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8D3CF3">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cop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pilea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8D3CF3">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bates</w:t>
            </w:r>
            <w:proofErr w:type="spellEnd"/>
            <w:r w:rsidRPr="00CB2D62">
              <w:rPr>
                <w:rFonts w:asciiTheme="minorHAnsi" w:eastAsiaTheme="minorEastAsia" w:hAnsiTheme="minorHAnsi" w:cstheme="minorHAnsi"/>
                <w:i/>
                <w:iCs/>
                <w:szCs w:val="24"/>
                <w:lang w:eastAsia="zh-TW"/>
              </w:rPr>
              <w:t xml:space="preserve">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olaptes</w:t>
            </w:r>
            <w:proofErr w:type="spellEnd"/>
            <w:r w:rsidRPr="00CB2D62">
              <w:rPr>
                <w:rFonts w:asciiTheme="minorHAnsi" w:eastAsiaTheme="minorEastAsia" w:hAnsiTheme="minorHAnsi" w:cstheme="minorHAnsi"/>
                <w:i/>
                <w:iCs/>
                <w:szCs w:val="24"/>
                <w:lang w:eastAsia="zh-TW"/>
              </w:rPr>
              <w:t xml:space="preserve">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Podiceps </w:t>
            </w:r>
            <w:proofErr w:type="spellStart"/>
            <w:r w:rsidRPr="00CB2D62">
              <w:rPr>
                <w:rFonts w:asciiTheme="minorHAnsi" w:eastAsiaTheme="minorEastAsia" w:hAnsiTheme="minorHAnsi" w:cstheme="minorHAnsi"/>
                <w:i/>
                <w:iCs/>
                <w:szCs w:val="24"/>
                <w:lang w:eastAsia="zh-TW"/>
              </w:rPr>
              <w:t>grisegen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8D3CF3">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8D3CF3">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sio </w:t>
            </w:r>
            <w:proofErr w:type="spellStart"/>
            <w:r w:rsidRPr="00CB2D62">
              <w:rPr>
                <w:rFonts w:asciiTheme="minorHAnsi" w:eastAsiaTheme="minorEastAsia" w:hAnsiTheme="minorHAnsi" w:cstheme="minorHAnsi"/>
                <w:i/>
                <w:iCs/>
                <w:szCs w:val="24"/>
                <w:lang w:eastAsia="zh-TW"/>
              </w:rPr>
              <w:t>o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8D3CF3">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8D3CF3">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egolius </w:t>
            </w:r>
            <w:proofErr w:type="spellStart"/>
            <w:r w:rsidRPr="00CB2D62">
              <w:rPr>
                <w:rFonts w:asciiTheme="minorHAnsi" w:eastAsiaTheme="minorEastAsia" w:hAnsiTheme="minorHAnsi" w:cstheme="minorHAnsi"/>
                <w:i/>
                <w:iCs/>
                <w:szCs w:val="24"/>
                <w:lang w:eastAsia="zh-TW"/>
              </w:rPr>
              <w:t>acadic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8D3CF3">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Glaucidium </w:t>
            </w:r>
            <w:proofErr w:type="spellStart"/>
            <w:r w:rsidRPr="00CB2D62">
              <w:rPr>
                <w:rFonts w:asciiTheme="minorHAnsi" w:eastAsiaTheme="minorEastAsia" w:hAnsiTheme="minorHAnsi" w:cstheme="minorHAnsi"/>
                <w:i/>
                <w:iCs/>
                <w:szCs w:val="24"/>
                <w:lang w:eastAsia="zh-TW"/>
              </w:rPr>
              <w:t>gnom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8D3CF3">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egolius </w:t>
            </w:r>
            <w:proofErr w:type="spellStart"/>
            <w:r w:rsidRPr="00CB2D62">
              <w:rPr>
                <w:rFonts w:asciiTheme="minorHAnsi" w:eastAsiaTheme="minorEastAsia" w:hAnsiTheme="minorHAnsi" w:cstheme="minorHAnsi"/>
                <w:i/>
                <w:iCs/>
                <w:szCs w:val="24"/>
                <w:lang w:eastAsia="zh-TW"/>
              </w:rPr>
              <w:t>funereus</w:t>
            </w:r>
            <w:proofErr w:type="spellEnd"/>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680B97E0" w:rsidR="00685509" w:rsidRDefault="00685509" w:rsidP="004B5EBC">
      <w:pPr>
        <w:rPr>
          <w:lang w:val="en-US" w:eastAsia="zh-TW"/>
        </w:rPr>
      </w:pPr>
    </w:p>
    <w:p w14:paraId="1FCE623D" w14:textId="09FA753F" w:rsidR="00685509" w:rsidRDefault="00685509">
      <w:pPr>
        <w:spacing w:after="160" w:line="259" w:lineRule="auto"/>
        <w:rPr>
          <w:lang w:val="en-US" w:eastAsia="zh-TW"/>
        </w:rPr>
      </w:pPr>
      <w:r>
        <w:rPr>
          <w:lang w:val="en-US" w:eastAsia="zh-TW"/>
        </w:rPr>
        <w:br w:type="page"/>
      </w:r>
    </w:p>
    <w:p w14:paraId="60E1BE82" w14:textId="13129933" w:rsidR="00685509" w:rsidRDefault="00685509" w:rsidP="00685509">
      <w:pPr>
        <w:rPr>
          <w:lang w:val="en-US" w:eastAsia="zh-TW"/>
        </w:rPr>
      </w:pPr>
      <w:r w:rsidRPr="00E400BB">
        <w:rPr>
          <w:noProof/>
          <w:color w:val="FF0000"/>
          <w:lang w:eastAsia="zh-TW"/>
        </w:rPr>
        <w:lastRenderedPageBreak/>
        <mc:AlternateContent>
          <mc:Choice Requires="wps">
            <w:drawing>
              <wp:anchor distT="45720" distB="45720" distL="114300" distR="114300" simplePos="0" relativeHeight="251692032" behindDoc="0" locked="0" layoutInCell="1" allowOverlap="1" wp14:anchorId="2F069961" wp14:editId="4E28ECD5">
                <wp:simplePos x="0" y="0"/>
                <wp:positionH relativeFrom="margin">
                  <wp:posOffset>69339</wp:posOffset>
                </wp:positionH>
                <wp:positionV relativeFrom="paragraph">
                  <wp:posOffset>521</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5F2C1728" w14:textId="0A8D2CA5" w:rsidR="00685509" w:rsidRPr="00DA5A84" w:rsidRDefault="00685509" w:rsidP="00685509">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Pr>
                                <w:rFonts w:asciiTheme="minorHAnsi" w:hAnsiTheme="minorHAnsi" w:cstheme="minorHAnsi"/>
                                <w:b/>
                                <w:bCs/>
                                <w:lang w:eastAsia="zh-TW"/>
                              </w:rPr>
                              <w:t>B</w:t>
                            </w:r>
                            <w:r w:rsidRPr="00DA5A84">
                              <w:rPr>
                                <w:rFonts w:asciiTheme="minorHAnsi" w:hAnsiTheme="minorHAnsi" w:cstheme="minorHAnsi"/>
                                <w:lang w:eastAsia="zh-TW"/>
                              </w:rPr>
                              <w:t>.</w:t>
                            </w:r>
                            <w:r>
                              <w:rPr>
                                <w:rFonts w:asciiTheme="minorHAnsi" w:hAnsiTheme="minorHAnsi" w:cstheme="minorHAnsi"/>
                                <w:lang w:eastAsia="zh-TW"/>
                              </w:rPr>
                              <w:t xml:space="preserve"> </w:t>
                            </w:r>
                            <w:r w:rsidRPr="00206295">
                              <w:rPr>
                                <w:rFonts w:asciiTheme="minorHAnsi" w:hAnsiTheme="minorHAnsi" w:cstheme="minorHAnsi"/>
                              </w:rPr>
                              <w:t>Estimated asymptotic richness for each site. "ARU days" refers to the number of days the ARU operated at a given site</w:t>
                            </w:r>
                            <w:ins w:id="126" w:author="Heather Bryan" w:date="2025-12-05T12:28:00Z" w16du:dateUtc="2025-12-05T20:28:00Z">
                              <w:r w:rsidR="00214AE0">
                                <w:rPr>
                                  <w:rFonts w:asciiTheme="minorHAnsi" w:hAnsiTheme="minorHAnsi" w:cstheme="minorHAnsi"/>
                                </w:rPr>
                                <w:t xml:space="preserve">. </w:t>
                              </w:r>
                            </w:ins>
                            <w:del w:id="127" w:author="Heather Bryan" w:date="2025-12-05T12:28:00Z" w16du:dateUtc="2025-12-05T20:28:00Z">
                              <w:r w:rsidRPr="00206295" w:rsidDel="00214AE0">
                                <w:rPr>
                                  <w:rFonts w:asciiTheme="minorHAnsi" w:hAnsiTheme="minorHAnsi" w:cstheme="minorHAnsi"/>
                                </w:rPr>
                                <w:delText xml:space="preserve">, </w:delText>
                              </w:r>
                            </w:del>
                            <w:del w:id="128" w:author="Heather Bryan" w:date="2025-12-05T12:27:00Z" w16du:dateUtc="2025-12-05T20:27:00Z">
                              <w:r w:rsidRPr="00206295" w:rsidDel="00214AE0">
                                <w:rPr>
                                  <w:rFonts w:asciiTheme="minorHAnsi" w:hAnsiTheme="minorHAnsi" w:cstheme="minorHAnsi"/>
                                </w:rPr>
                                <w:delText xml:space="preserve">while </w:delText>
                              </w:r>
                            </w:del>
                            <w:r w:rsidRPr="00206295">
                              <w:rPr>
                                <w:rFonts w:asciiTheme="minorHAnsi" w:hAnsiTheme="minorHAnsi" w:cstheme="minorHAnsi"/>
                              </w:rPr>
                              <w:t>"</w:t>
                            </w:r>
                            <w:del w:id="129" w:author="Heather Bryan" w:date="2025-12-05T12:28:00Z" w16du:dateUtc="2025-12-05T20:28:00Z">
                              <w:r w:rsidRPr="00206295" w:rsidDel="00214AE0">
                                <w:rPr>
                                  <w:rFonts w:asciiTheme="minorHAnsi" w:hAnsiTheme="minorHAnsi" w:cstheme="minorHAnsi"/>
                                </w:rPr>
                                <w:delText xml:space="preserve">species </w:delText>
                              </w:r>
                            </w:del>
                            <w:ins w:id="130" w:author="Heather Bryan" w:date="2025-12-05T12:28:00Z" w16du:dateUtc="2025-12-05T20:28:00Z">
                              <w:r w:rsidR="00214AE0">
                                <w:rPr>
                                  <w:rFonts w:asciiTheme="minorHAnsi" w:hAnsiTheme="minorHAnsi" w:cstheme="minorHAnsi"/>
                                </w:rPr>
                                <w:t>S</w:t>
                              </w:r>
                              <w:r w:rsidR="00214AE0" w:rsidRPr="00206295">
                                <w:rPr>
                                  <w:rFonts w:asciiTheme="minorHAnsi" w:hAnsiTheme="minorHAnsi" w:cstheme="minorHAnsi"/>
                                </w:rPr>
                                <w:t xml:space="preserve">pecies </w:t>
                              </w:r>
                            </w:ins>
                            <w:r w:rsidRPr="00206295">
                              <w:rPr>
                                <w:rFonts w:asciiTheme="minorHAnsi" w:hAnsiTheme="minorHAnsi" w:cstheme="minorHAnsi"/>
                              </w:rPr>
                              <w:t xml:space="preserve">ARU days" indicates the accumulated number of days a species was detected, summed across </w:t>
                            </w:r>
                            <w:del w:id="131" w:author="Heather Bryan" w:date="2025-12-05T12:30:00Z" w16du:dateUtc="2025-12-05T20:30:00Z">
                              <w:r w:rsidRPr="00206295" w:rsidDel="006E30DB">
                                <w:rPr>
                                  <w:rFonts w:asciiTheme="minorHAnsi" w:hAnsiTheme="minorHAnsi" w:cstheme="minorHAnsi"/>
                                </w:rPr>
                                <w:delText xml:space="preserve">multiple </w:delText>
                              </w:r>
                            </w:del>
                            <w:ins w:id="132" w:author="Heather Bryan" w:date="2025-12-05T12:30:00Z" w16du:dateUtc="2025-12-05T20:30:00Z">
                              <w:r w:rsidR="006E30DB">
                                <w:rPr>
                                  <w:rFonts w:asciiTheme="minorHAnsi" w:hAnsiTheme="minorHAnsi" w:cstheme="minorHAnsi"/>
                                </w:rPr>
                                <w:t>all</w:t>
                              </w:r>
                              <w:r w:rsidR="006E30DB" w:rsidRPr="00206295">
                                <w:rPr>
                                  <w:rFonts w:asciiTheme="minorHAnsi" w:hAnsiTheme="minorHAnsi" w:cstheme="minorHAnsi"/>
                                </w:rPr>
                                <w:t xml:space="preserve"> </w:t>
                              </w:r>
                            </w:ins>
                            <w:r w:rsidRPr="00206295">
                              <w:rPr>
                                <w:rFonts w:asciiTheme="minorHAnsi" w:hAnsiTheme="minorHAnsi" w:cstheme="minorHAnsi"/>
                              </w:rPr>
                              <w:t>species</w:t>
                            </w:r>
                            <w:ins w:id="133" w:author="Heather Bryan" w:date="2025-12-05T12:30:00Z" w16du:dateUtc="2025-12-05T20:30:00Z">
                              <w:r w:rsidR="006E30DB">
                                <w:rPr>
                                  <w:rFonts w:asciiTheme="minorHAnsi" w:hAnsiTheme="minorHAnsi" w:cstheme="minorHAnsi"/>
                                </w:rPr>
                                <w:t xml:space="preserve"> de</w:t>
                              </w:r>
                              <w:r w:rsidR="00635DCD">
                                <w:rPr>
                                  <w:rFonts w:asciiTheme="minorHAnsi" w:hAnsiTheme="minorHAnsi" w:cstheme="minorHAnsi"/>
                                </w:rPr>
                                <w:t>tected at a site</w:t>
                              </w:r>
                            </w:ins>
                            <w:r w:rsidRPr="00206295">
                              <w:rPr>
                                <w:rFonts w:asciiTheme="minorHAnsi" w:hAnsiTheme="minorHAnsi" w:cstheme="minorHAnsi"/>
                              </w:rPr>
                              <w:t xml:space="preserve">. </w:t>
                            </w:r>
                            <w:r>
                              <w:rPr>
                                <w:rFonts w:asciiTheme="minorHAnsi" w:hAnsiTheme="minorHAnsi" w:cstheme="minorHAnsi"/>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069961" id="_x0000_s1037" type="#_x0000_t202" style="position:absolute;margin-left:5.45pt;margin-top:.05pt;width:466.6pt;height:93.9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" stroked="f">
                <v:textbox>
                  <w:txbxContent>
                    <w:p w14:paraId="5F2C1728" w14:textId="0A8D2CA5" w:rsidR="00685509" w:rsidRPr="00DA5A84" w:rsidRDefault="00685509" w:rsidP="00685509">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Pr>
                          <w:rFonts w:asciiTheme="minorHAnsi" w:hAnsiTheme="minorHAnsi" w:cstheme="minorHAnsi"/>
                          <w:b/>
                          <w:bCs/>
                          <w:lang w:eastAsia="zh-TW"/>
                        </w:rPr>
                        <w:t>B</w:t>
                      </w:r>
                      <w:r w:rsidRPr="00DA5A84">
                        <w:rPr>
                          <w:rFonts w:asciiTheme="minorHAnsi" w:hAnsiTheme="minorHAnsi" w:cstheme="minorHAnsi"/>
                          <w:lang w:eastAsia="zh-TW"/>
                        </w:rPr>
                        <w:t>.</w:t>
                      </w:r>
                      <w:r>
                        <w:rPr>
                          <w:rFonts w:asciiTheme="minorHAnsi" w:hAnsiTheme="minorHAnsi" w:cstheme="minorHAnsi"/>
                          <w:lang w:eastAsia="zh-TW"/>
                        </w:rPr>
                        <w:t xml:space="preserve"> </w:t>
                      </w:r>
                      <w:r w:rsidRPr="00206295">
                        <w:rPr>
                          <w:rFonts w:asciiTheme="minorHAnsi" w:hAnsiTheme="minorHAnsi" w:cstheme="minorHAnsi"/>
                        </w:rPr>
                        <w:t>Estimated asymptotic richness for each site. "ARU days" refers to the number of days the ARU operated at a given site</w:t>
                      </w:r>
                      <w:ins w:id="142" w:author="Heather Bryan" w:date="2025-12-05T12:28:00Z" w16du:dateUtc="2025-12-05T20:28:00Z">
                        <w:r w:rsidR="00214AE0">
                          <w:rPr>
                            <w:rFonts w:asciiTheme="minorHAnsi" w:hAnsiTheme="minorHAnsi" w:cstheme="minorHAnsi"/>
                          </w:rPr>
                          <w:t xml:space="preserve">. </w:t>
                        </w:r>
                      </w:ins>
                      <w:del w:id="143" w:author="Heather Bryan" w:date="2025-12-05T12:28:00Z" w16du:dateUtc="2025-12-05T20:28:00Z">
                        <w:r w:rsidRPr="00206295" w:rsidDel="00214AE0">
                          <w:rPr>
                            <w:rFonts w:asciiTheme="minorHAnsi" w:hAnsiTheme="minorHAnsi" w:cstheme="minorHAnsi"/>
                          </w:rPr>
                          <w:delText xml:space="preserve">, </w:delText>
                        </w:r>
                      </w:del>
                      <w:del w:id="144" w:author="Heather Bryan" w:date="2025-12-05T12:27:00Z" w16du:dateUtc="2025-12-05T20:27:00Z">
                        <w:r w:rsidRPr="00206295" w:rsidDel="00214AE0">
                          <w:rPr>
                            <w:rFonts w:asciiTheme="minorHAnsi" w:hAnsiTheme="minorHAnsi" w:cstheme="minorHAnsi"/>
                          </w:rPr>
                          <w:delText xml:space="preserve">while </w:delText>
                        </w:r>
                      </w:del>
                      <w:r w:rsidRPr="00206295">
                        <w:rPr>
                          <w:rFonts w:asciiTheme="minorHAnsi" w:hAnsiTheme="minorHAnsi" w:cstheme="minorHAnsi"/>
                        </w:rPr>
                        <w:t>"</w:t>
                      </w:r>
                      <w:del w:id="145" w:author="Heather Bryan" w:date="2025-12-05T12:28:00Z" w16du:dateUtc="2025-12-05T20:28:00Z">
                        <w:r w:rsidRPr="00206295" w:rsidDel="00214AE0">
                          <w:rPr>
                            <w:rFonts w:asciiTheme="minorHAnsi" w:hAnsiTheme="minorHAnsi" w:cstheme="minorHAnsi"/>
                          </w:rPr>
                          <w:delText xml:space="preserve">species </w:delText>
                        </w:r>
                      </w:del>
                      <w:ins w:id="146" w:author="Heather Bryan" w:date="2025-12-05T12:28:00Z" w16du:dateUtc="2025-12-05T20:28:00Z">
                        <w:r w:rsidR="00214AE0">
                          <w:rPr>
                            <w:rFonts w:asciiTheme="minorHAnsi" w:hAnsiTheme="minorHAnsi" w:cstheme="minorHAnsi"/>
                          </w:rPr>
                          <w:t>S</w:t>
                        </w:r>
                        <w:r w:rsidR="00214AE0" w:rsidRPr="00206295">
                          <w:rPr>
                            <w:rFonts w:asciiTheme="minorHAnsi" w:hAnsiTheme="minorHAnsi" w:cstheme="minorHAnsi"/>
                          </w:rPr>
                          <w:t xml:space="preserve">pecies </w:t>
                        </w:r>
                      </w:ins>
                      <w:r w:rsidRPr="00206295">
                        <w:rPr>
                          <w:rFonts w:asciiTheme="minorHAnsi" w:hAnsiTheme="minorHAnsi" w:cstheme="minorHAnsi"/>
                        </w:rPr>
                        <w:t xml:space="preserve">ARU days" indicates the accumulated number of days a species was detected, summed across </w:t>
                      </w:r>
                      <w:del w:id="147" w:author="Heather Bryan" w:date="2025-12-05T12:30:00Z" w16du:dateUtc="2025-12-05T20:30:00Z">
                        <w:r w:rsidRPr="00206295" w:rsidDel="006E30DB">
                          <w:rPr>
                            <w:rFonts w:asciiTheme="minorHAnsi" w:hAnsiTheme="minorHAnsi" w:cstheme="minorHAnsi"/>
                          </w:rPr>
                          <w:delText xml:space="preserve">multiple </w:delText>
                        </w:r>
                      </w:del>
                      <w:ins w:id="148" w:author="Heather Bryan" w:date="2025-12-05T12:30:00Z" w16du:dateUtc="2025-12-05T20:30:00Z">
                        <w:r w:rsidR="006E30DB">
                          <w:rPr>
                            <w:rFonts w:asciiTheme="minorHAnsi" w:hAnsiTheme="minorHAnsi" w:cstheme="minorHAnsi"/>
                          </w:rPr>
                          <w:t>all</w:t>
                        </w:r>
                        <w:r w:rsidR="006E30DB" w:rsidRPr="00206295">
                          <w:rPr>
                            <w:rFonts w:asciiTheme="minorHAnsi" w:hAnsiTheme="minorHAnsi" w:cstheme="minorHAnsi"/>
                          </w:rPr>
                          <w:t xml:space="preserve"> </w:t>
                        </w:r>
                      </w:ins>
                      <w:r w:rsidRPr="00206295">
                        <w:rPr>
                          <w:rFonts w:asciiTheme="minorHAnsi" w:hAnsiTheme="minorHAnsi" w:cstheme="minorHAnsi"/>
                        </w:rPr>
                        <w:t>species</w:t>
                      </w:r>
                      <w:ins w:id="149" w:author="Heather Bryan" w:date="2025-12-05T12:30:00Z" w16du:dateUtc="2025-12-05T20:30:00Z">
                        <w:r w:rsidR="006E30DB">
                          <w:rPr>
                            <w:rFonts w:asciiTheme="minorHAnsi" w:hAnsiTheme="minorHAnsi" w:cstheme="minorHAnsi"/>
                          </w:rPr>
                          <w:t xml:space="preserve"> de</w:t>
                        </w:r>
                        <w:r w:rsidR="00635DCD">
                          <w:rPr>
                            <w:rFonts w:asciiTheme="minorHAnsi" w:hAnsiTheme="minorHAnsi" w:cstheme="minorHAnsi"/>
                          </w:rPr>
                          <w:t>tected at a site</w:t>
                        </w:r>
                      </w:ins>
                      <w:r w:rsidRPr="00206295">
                        <w:rPr>
                          <w:rFonts w:asciiTheme="minorHAnsi" w:hAnsiTheme="minorHAnsi" w:cstheme="minorHAnsi"/>
                        </w:rPr>
                        <w:t xml:space="preserve">. </w:t>
                      </w:r>
                      <w:r>
                        <w:rPr>
                          <w:rFonts w:asciiTheme="minorHAnsi" w:hAnsiTheme="minorHAnsi" w:cstheme="minorHAnsi"/>
                        </w:rPr>
                        <w:t>LCL and UCL are the lower and upper boundary of the estimated asymptotic richness at 95% confidence level.</w:t>
                      </w:r>
                    </w:p>
                  </w:txbxContent>
                </v:textbox>
                <w10:wrap type="square" anchorx="margin"/>
              </v:shape>
            </w:pict>
          </mc:Fallback>
        </mc:AlternateContent>
      </w:r>
      <w:commentRangeStart w:id="134"/>
      <w:commentRangeEnd w:id="134"/>
      <w:r w:rsidR="00214AE0">
        <w:rPr>
          <w:rStyle w:val="CommentReference"/>
        </w:rPr>
        <w:commentReference w:id="134"/>
      </w:r>
      <w:commentRangeStart w:id="135"/>
      <w:commentRangeEnd w:id="135"/>
      <w:r w:rsidR="003E573B">
        <w:rPr>
          <w:rStyle w:val="CommentReference"/>
        </w:rPr>
        <w:commentReference w:id="135"/>
      </w:r>
      <w:commentRangeStart w:id="136"/>
      <w:commentRangeStart w:id="137"/>
      <w:commentRangeEnd w:id="136"/>
      <w:r w:rsidR="00B87EDD">
        <w:rPr>
          <w:rStyle w:val="CommentReference"/>
        </w:rPr>
        <w:commentReference w:id="136"/>
      </w:r>
      <w:commentRangeEnd w:id="137"/>
      <w:r w:rsidR="0013079F">
        <w:rPr>
          <w:rStyle w:val="CommentReference"/>
        </w:rPr>
        <w:commentReference w:id="137"/>
      </w:r>
      <w:commentRangeStart w:id="138"/>
      <w:commentRangeEnd w:id="138"/>
      <w:r w:rsidR="001924F0">
        <w:rPr>
          <w:rStyle w:val="CommentReference"/>
        </w:rPr>
        <w:commentReference w:id="138"/>
      </w:r>
      <w:commentRangeStart w:id="139"/>
      <w:commentRangeEnd w:id="139"/>
      <w:r w:rsidR="00F41EBA">
        <w:rPr>
          <w:rStyle w:val="CommentReference"/>
        </w:rPr>
        <w:commentReference w:id="139"/>
      </w:r>
      <w:commentRangeStart w:id="140"/>
      <w:commentRangeEnd w:id="140"/>
      <w:r w:rsidR="001238DE">
        <w:rPr>
          <w:rStyle w:val="CommentReference"/>
        </w:rPr>
        <w:commentReference w:id="140"/>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685509" w:rsidRPr="0052351B" w14:paraId="1D402D98" w14:textId="77777777" w:rsidTr="00D05A1F">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4F56669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40AB18EF" w14:textId="2D3E87D8"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7EE84D61" w14:textId="552ED64A"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0ED8A2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23DA0D8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7F46BF1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581D287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71A68B7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685509" w:rsidRPr="0052351B" w14:paraId="3C9F7423" w14:textId="77777777" w:rsidTr="00D05A1F">
        <w:tc>
          <w:tcPr>
            <w:tcW w:w="1049" w:type="dxa"/>
            <w:tcBorders>
              <w:top w:val="single" w:sz="4" w:space="0" w:color="auto"/>
              <w:left w:val="nil"/>
              <w:bottom w:val="nil"/>
              <w:right w:val="nil"/>
            </w:tcBorders>
            <w:tcMar>
              <w:top w:w="25" w:type="dxa"/>
              <w:left w:w="85" w:type="dxa"/>
              <w:bottom w:w="25" w:type="dxa"/>
              <w:right w:w="85" w:type="dxa"/>
            </w:tcMar>
            <w:vAlign w:val="center"/>
          </w:tcPr>
          <w:p w14:paraId="4221D4E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26F1234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0BE2CBE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6B4715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236C36E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0983D74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21E7571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430547C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685509" w:rsidRPr="0052351B" w14:paraId="6655BD42" w14:textId="77777777" w:rsidTr="00D05A1F">
        <w:tc>
          <w:tcPr>
            <w:tcW w:w="1049" w:type="dxa"/>
            <w:tcBorders>
              <w:top w:val="nil"/>
              <w:left w:val="nil"/>
              <w:bottom w:val="nil"/>
              <w:right w:val="nil"/>
            </w:tcBorders>
            <w:tcMar>
              <w:top w:w="25" w:type="dxa"/>
              <w:left w:w="85" w:type="dxa"/>
              <w:bottom w:w="25" w:type="dxa"/>
              <w:right w:w="85" w:type="dxa"/>
            </w:tcMar>
            <w:vAlign w:val="center"/>
          </w:tcPr>
          <w:p w14:paraId="4C372A3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7B5AA4F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5F76972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639198B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9BC33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99D446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51556C4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552778E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685509" w:rsidRPr="0052351B" w14:paraId="1149E2A0"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24A858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7FF1BC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77DC2B2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54700F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A1BBBF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4507A47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513C3A1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E8EA48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685509" w:rsidRPr="0052351B" w14:paraId="4DAC8586" w14:textId="77777777" w:rsidTr="00D05A1F">
        <w:tc>
          <w:tcPr>
            <w:tcW w:w="1049" w:type="dxa"/>
            <w:tcBorders>
              <w:top w:val="nil"/>
              <w:left w:val="nil"/>
              <w:bottom w:val="nil"/>
              <w:right w:val="nil"/>
            </w:tcBorders>
            <w:tcMar>
              <w:top w:w="25" w:type="dxa"/>
              <w:left w:w="85" w:type="dxa"/>
              <w:bottom w:w="25" w:type="dxa"/>
              <w:right w:w="85" w:type="dxa"/>
            </w:tcMar>
            <w:vAlign w:val="center"/>
          </w:tcPr>
          <w:p w14:paraId="5A87CDF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26F585A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34141F7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030912D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0E24BBC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32450DA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1E288A6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1452F5C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685509" w:rsidRPr="0052351B" w14:paraId="376AA5D8"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E8B4D8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712A2AC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79B8F6E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47E5D71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5778491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3C99E89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777D3A9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1A3D296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685509" w:rsidRPr="0052351B" w14:paraId="7583DE17" w14:textId="77777777" w:rsidTr="00D05A1F">
        <w:tc>
          <w:tcPr>
            <w:tcW w:w="1049" w:type="dxa"/>
            <w:tcBorders>
              <w:top w:val="nil"/>
              <w:left w:val="nil"/>
              <w:bottom w:val="nil"/>
              <w:right w:val="nil"/>
            </w:tcBorders>
            <w:tcMar>
              <w:top w:w="25" w:type="dxa"/>
              <w:left w:w="85" w:type="dxa"/>
              <w:bottom w:w="25" w:type="dxa"/>
              <w:right w:w="85" w:type="dxa"/>
            </w:tcMar>
            <w:vAlign w:val="center"/>
          </w:tcPr>
          <w:p w14:paraId="11691D3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0893C23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278DB68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029F518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35065EC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506F233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52A67F1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5866A99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685509" w:rsidRPr="0052351B" w14:paraId="25943090" w14:textId="77777777" w:rsidTr="00D05A1F">
        <w:tc>
          <w:tcPr>
            <w:tcW w:w="1049" w:type="dxa"/>
            <w:tcBorders>
              <w:top w:val="nil"/>
              <w:left w:val="nil"/>
              <w:bottom w:val="nil"/>
              <w:right w:val="nil"/>
            </w:tcBorders>
            <w:tcMar>
              <w:top w:w="25" w:type="dxa"/>
              <w:left w:w="85" w:type="dxa"/>
              <w:bottom w:w="25" w:type="dxa"/>
              <w:right w:w="85" w:type="dxa"/>
            </w:tcMar>
            <w:vAlign w:val="center"/>
          </w:tcPr>
          <w:p w14:paraId="5EEBFDF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1E7A858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5D6190F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0303366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2D4B3C7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3A5AED9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4D5A3E6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1A17FEB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685509" w:rsidRPr="0052351B" w14:paraId="33875AE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4117DBF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4B5EF39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4B3C5A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4FB2F47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F59F7D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5985AE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7890A5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602CD8D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685509" w:rsidRPr="0052351B" w14:paraId="1EE8C549"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AB6ABC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7CE9C28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ED93DF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5F2BF78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34C440C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67F6BFE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002BF88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31EAFC9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685509" w:rsidRPr="0052351B" w14:paraId="102937B0"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2E54B9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1193054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503D571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5C4219D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EE53D5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6B6E36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7E3A13C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1516362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685509" w:rsidRPr="0052351B" w14:paraId="7FA6439E" w14:textId="77777777" w:rsidTr="00D05A1F">
        <w:tc>
          <w:tcPr>
            <w:tcW w:w="1049" w:type="dxa"/>
            <w:tcBorders>
              <w:top w:val="nil"/>
              <w:left w:val="nil"/>
              <w:bottom w:val="nil"/>
              <w:right w:val="nil"/>
            </w:tcBorders>
            <w:tcMar>
              <w:top w:w="25" w:type="dxa"/>
              <w:left w:w="85" w:type="dxa"/>
              <w:bottom w:w="25" w:type="dxa"/>
              <w:right w:w="85" w:type="dxa"/>
            </w:tcMar>
            <w:vAlign w:val="center"/>
          </w:tcPr>
          <w:p w14:paraId="184A1E8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6E81CE5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04D70E9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4957AF4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43EB99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406F560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0A43F1C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6BA04C9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685509" w:rsidRPr="0052351B" w14:paraId="4965B286"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87D08C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FC7527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7CB2E58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61C97D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41FA735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4028A9A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7301309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0FB261F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685509" w:rsidRPr="0052351B" w14:paraId="3140D219" w14:textId="77777777" w:rsidTr="00D05A1F">
        <w:tc>
          <w:tcPr>
            <w:tcW w:w="1049" w:type="dxa"/>
            <w:tcBorders>
              <w:top w:val="nil"/>
              <w:left w:val="nil"/>
              <w:bottom w:val="nil"/>
              <w:right w:val="nil"/>
            </w:tcBorders>
            <w:tcMar>
              <w:top w:w="25" w:type="dxa"/>
              <w:left w:w="85" w:type="dxa"/>
              <w:bottom w:w="25" w:type="dxa"/>
              <w:right w:w="85" w:type="dxa"/>
            </w:tcMar>
            <w:vAlign w:val="center"/>
          </w:tcPr>
          <w:p w14:paraId="5D7E9E7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5</w:t>
            </w:r>
          </w:p>
        </w:tc>
        <w:tc>
          <w:tcPr>
            <w:tcW w:w="1134" w:type="dxa"/>
            <w:tcBorders>
              <w:top w:val="nil"/>
              <w:left w:val="nil"/>
              <w:bottom w:val="nil"/>
              <w:right w:val="nil"/>
            </w:tcBorders>
            <w:tcMar>
              <w:top w:w="25" w:type="dxa"/>
              <w:left w:w="85" w:type="dxa"/>
              <w:bottom w:w="25" w:type="dxa"/>
              <w:right w:w="85" w:type="dxa"/>
            </w:tcMar>
            <w:vAlign w:val="center"/>
          </w:tcPr>
          <w:p w14:paraId="5D910DC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0CA2BA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06F9DE3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3ACECC6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2A8579B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5D9C496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4FBA183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685509" w:rsidRPr="0052351B" w14:paraId="7FBFB8F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1EC8DF2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1B268FE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316A45A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54FE601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DB874E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86A482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505F69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7761D89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685509" w:rsidRPr="0052351B" w14:paraId="4C558D4F" w14:textId="77777777" w:rsidTr="00D05A1F">
        <w:tc>
          <w:tcPr>
            <w:tcW w:w="1049" w:type="dxa"/>
            <w:tcBorders>
              <w:top w:val="nil"/>
              <w:left w:val="nil"/>
              <w:bottom w:val="nil"/>
              <w:right w:val="nil"/>
            </w:tcBorders>
            <w:tcMar>
              <w:top w:w="25" w:type="dxa"/>
              <w:left w:w="85" w:type="dxa"/>
              <w:bottom w:w="25" w:type="dxa"/>
              <w:right w:w="85" w:type="dxa"/>
            </w:tcMar>
            <w:vAlign w:val="center"/>
          </w:tcPr>
          <w:p w14:paraId="7927523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8</w:t>
            </w:r>
          </w:p>
        </w:tc>
        <w:tc>
          <w:tcPr>
            <w:tcW w:w="1134" w:type="dxa"/>
            <w:tcBorders>
              <w:top w:val="nil"/>
              <w:left w:val="nil"/>
              <w:bottom w:val="nil"/>
              <w:right w:val="nil"/>
            </w:tcBorders>
            <w:tcMar>
              <w:top w:w="25" w:type="dxa"/>
              <w:left w:w="85" w:type="dxa"/>
              <w:bottom w:w="25" w:type="dxa"/>
              <w:right w:w="85" w:type="dxa"/>
            </w:tcMar>
            <w:vAlign w:val="center"/>
          </w:tcPr>
          <w:p w14:paraId="7489DF4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68474B6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225B46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4B8757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223748B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3DEC812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35244AC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685509" w:rsidRPr="0052351B" w14:paraId="5959F5D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91AE17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6747B2C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44A2200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1AB3C56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7DA8A28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496F47D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D24E63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1B9FB7C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685509" w:rsidRPr="0052351B" w14:paraId="0F75B2ED"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B38AA1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77E3348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626269E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74863E9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D1C78C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28534F2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1F11511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766157E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685509" w:rsidRPr="0052351B" w14:paraId="0FA6139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315DF38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7C55770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75C4760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0CF1AC3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2E68653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75FFC16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6FAB5EC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1C5F50A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685509" w:rsidRPr="0052351B" w14:paraId="677B569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7149C05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3565F1C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22F91D1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49DE8F6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7A2FCF7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1736BD6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2A0DFD9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75C6D23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685509" w:rsidRPr="0052351B" w14:paraId="332D1AFB" w14:textId="77777777" w:rsidTr="00D05A1F">
        <w:tc>
          <w:tcPr>
            <w:tcW w:w="1049" w:type="dxa"/>
            <w:tcBorders>
              <w:top w:val="nil"/>
              <w:left w:val="nil"/>
              <w:bottom w:val="single" w:sz="4" w:space="0" w:color="auto"/>
              <w:right w:val="nil"/>
            </w:tcBorders>
            <w:tcMar>
              <w:top w:w="25" w:type="dxa"/>
              <w:left w:w="85" w:type="dxa"/>
              <w:bottom w:w="25" w:type="dxa"/>
              <w:right w:w="85" w:type="dxa"/>
            </w:tcMar>
            <w:vAlign w:val="center"/>
          </w:tcPr>
          <w:p w14:paraId="01B55A7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255B390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7A7A02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34B8DF0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334FD81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922DDE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69A89D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04B1C70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685509" w:rsidRPr="0052351B" w14:paraId="197FCF62" w14:textId="77777777" w:rsidTr="00D05A1F">
        <w:tc>
          <w:tcPr>
            <w:tcW w:w="1049" w:type="dxa"/>
            <w:tcBorders>
              <w:top w:val="single" w:sz="4" w:space="0" w:color="auto"/>
              <w:left w:val="nil"/>
              <w:bottom w:val="nil"/>
              <w:right w:val="nil"/>
            </w:tcBorders>
            <w:tcMar>
              <w:top w:w="25" w:type="dxa"/>
              <w:left w:w="85" w:type="dxa"/>
              <w:bottom w:w="25" w:type="dxa"/>
              <w:right w:w="85" w:type="dxa"/>
            </w:tcMar>
            <w:vAlign w:val="center"/>
          </w:tcPr>
          <w:p w14:paraId="6470D4F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57A5FF8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164815E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667C826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51A27FB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620A0CA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3693807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53B31D8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685509" w:rsidRPr="0052351B" w14:paraId="799A4DCB" w14:textId="77777777" w:rsidTr="00D05A1F">
        <w:tc>
          <w:tcPr>
            <w:tcW w:w="1049" w:type="dxa"/>
            <w:tcBorders>
              <w:top w:val="nil"/>
              <w:left w:val="nil"/>
              <w:bottom w:val="nil"/>
              <w:right w:val="nil"/>
            </w:tcBorders>
            <w:tcMar>
              <w:top w:w="25" w:type="dxa"/>
              <w:left w:w="85" w:type="dxa"/>
              <w:bottom w:w="25" w:type="dxa"/>
              <w:right w:w="85" w:type="dxa"/>
            </w:tcMar>
            <w:vAlign w:val="center"/>
          </w:tcPr>
          <w:p w14:paraId="57439D3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57F262A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8BF723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338C8D4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3213CD1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3CAF69A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30743EE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769CD4B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685509" w:rsidRPr="0052351B" w14:paraId="5132C99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FA75DC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42C49C7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BB2610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554162C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8770AD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19E89E5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C0E880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48659E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685509" w:rsidRPr="0052351B" w14:paraId="22F6AEF6"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46C1F7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6300C76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2FEE1E0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5D0285B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44D0F73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1FA950E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3D925A4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329F43B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685509" w:rsidRPr="0052351B" w14:paraId="1E208E12"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CA2CC2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3C7F34F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71F82C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0EE8FC1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B1BB22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108D898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0E215A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1C665D9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685509" w:rsidRPr="0052351B" w14:paraId="6B7BF231"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1F70E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E0076A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2D532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5801EA9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5C90D39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3B11CE3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35214B6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5956A16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685509" w:rsidRPr="0052351B" w14:paraId="02097A78"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D073DF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69E0B91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6D29A66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71E2CC8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24CE7AD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204C664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2DFD4EA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69BFE6E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685509" w:rsidRPr="0052351B" w14:paraId="1EA18C8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40AC059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14_18</w:t>
            </w:r>
          </w:p>
        </w:tc>
        <w:tc>
          <w:tcPr>
            <w:tcW w:w="1134" w:type="dxa"/>
            <w:tcBorders>
              <w:top w:val="nil"/>
              <w:left w:val="nil"/>
              <w:bottom w:val="nil"/>
              <w:right w:val="nil"/>
            </w:tcBorders>
            <w:tcMar>
              <w:top w:w="25" w:type="dxa"/>
              <w:left w:w="85" w:type="dxa"/>
              <w:bottom w:w="25" w:type="dxa"/>
              <w:right w:w="85" w:type="dxa"/>
            </w:tcMar>
            <w:vAlign w:val="center"/>
          </w:tcPr>
          <w:p w14:paraId="225E597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189A967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7D8A956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4892E2F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461A077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F9CD24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6E3C695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685509" w:rsidRPr="0052351B" w14:paraId="6775EEBF" w14:textId="77777777" w:rsidTr="00D05A1F">
        <w:tc>
          <w:tcPr>
            <w:tcW w:w="1049" w:type="dxa"/>
            <w:tcBorders>
              <w:top w:val="nil"/>
              <w:left w:val="nil"/>
              <w:bottom w:val="nil"/>
              <w:right w:val="nil"/>
            </w:tcBorders>
            <w:tcMar>
              <w:top w:w="25" w:type="dxa"/>
              <w:left w:w="85" w:type="dxa"/>
              <w:bottom w:w="25" w:type="dxa"/>
              <w:right w:w="85" w:type="dxa"/>
            </w:tcMar>
            <w:vAlign w:val="center"/>
          </w:tcPr>
          <w:p w14:paraId="3698651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0F6A111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731EB05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7B5FE5A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28FA0ED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1C16FEA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393341C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7E6E45B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685509" w:rsidRPr="0052351B" w14:paraId="7480C463" w14:textId="77777777" w:rsidTr="00D05A1F">
        <w:tc>
          <w:tcPr>
            <w:tcW w:w="1049" w:type="dxa"/>
            <w:tcBorders>
              <w:top w:val="nil"/>
              <w:left w:val="nil"/>
              <w:bottom w:val="nil"/>
              <w:right w:val="nil"/>
            </w:tcBorders>
            <w:tcMar>
              <w:top w:w="25" w:type="dxa"/>
              <w:left w:w="85" w:type="dxa"/>
              <w:bottom w:w="25" w:type="dxa"/>
              <w:right w:w="85" w:type="dxa"/>
            </w:tcMar>
            <w:vAlign w:val="center"/>
          </w:tcPr>
          <w:p w14:paraId="3255111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047D9B4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61BB29F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6446D36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C2835D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7DA6276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6A42CAB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1F68047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685509" w:rsidRPr="0052351B" w14:paraId="55627D05"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AFB04C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5AF2EEA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34BB5F6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1346E1B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14EA67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6153F8E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D812E3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0FD765A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685509" w:rsidRPr="0052351B" w14:paraId="0B6B651C" w14:textId="77777777" w:rsidTr="00D05A1F">
        <w:tc>
          <w:tcPr>
            <w:tcW w:w="1049" w:type="dxa"/>
            <w:tcBorders>
              <w:top w:val="nil"/>
              <w:left w:val="nil"/>
              <w:bottom w:val="nil"/>
              <w:right w:val="nil"/>
            </w:tcBorders>
            <w:tcMar>
              <w:top w:w="25" w:type="dxa"/>
              <w:left w:w="85" w:type="dxa"/>
              <w:bottom w:w="25" w:type="dxa"/>
              <w:right w:w="85" w:type="dxa"/>
            </w:tcMar>
            <w:vAlign w:val="center"/>
          </w:tcPr>
          <w:p w14:paraId="3E63171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7A7A756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46F696E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7D09106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FC67D5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5CC2F7E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3EAE14F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376727B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685509" w:rsidRPr="0052351B" w14:paraId="5942383E" w14:textId="77777777" w:rsidTr="00D05A1F">
        <w:tc>
          <w:tcPr>
            <w:tcW w:w="1049" w:type="dxa"/>
            <w:tcBorders>
              <w:top w:val="nil"/>
              <w:left w:val="nil"/>
              <w:bottom w:val="nil"/>
              <w:right w:val="nil"/>
            </w:tcBorders>
            <w:tcMar>
              <w:top w:w="25" w:type="dxa"/>
              <w:left w:w="85" w:type="dxa"/>
              <w:bottom w:w="25" w:type="dxa"/>
              <w:right w:w="85" w:type="dxa"/>
            </w:tcMar>
            <w:vAlign w:val="center"/>
          </w:tcPr>
          <w:p w14:paraId="32129D8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0F32A41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24CD712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787AAF7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5AB7C2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6EC7602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71C08C8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02DC51F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685509" w:rsidRPr="0052351B" w14:paraId="4D4F046A" w14:textId="77777777" w:rsidTr="00D05A1F">
        <w:tc>
          <w:tcPr>
            <w:tcW w:w="1049" w:type="dxa"/>
            <w:tcBorders>
              <w:top w:val="nil"/>
              <w:left w:val="nil"/>
              <w:bottom w:val="nil"/>
              <w:right w:val="nil"/>
            </w:tcBorders>
            <w:tcMar>
              <w:top w:w="25" w:type="dxa"/>
              <w:left w:w="85" w:type="dxa"/>
              <w:bottom w:w="25" w:type="dxa"/>
              <w:right w:w="85" w:type="dxa"/>
            </w:tcMar>
            <w:vAlign w:val="center"/>
          </w:tcPr>
          <w:p w14:paraId="5C747A7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7B8C07B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460FFBE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6E4078D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A69478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73E98AC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17D45B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1DE74BA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685509" w:rsidRPr="0052351B" w14:paraId="2A0EE767"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B6924C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3BB5EBE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4D28849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2673761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687078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7538D3C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2022792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658E959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685509" w:rsidRPr="0052351B" w14:paraId="0A95C170" w14:textId="77777777" w:rsidTr="00D05A1F">
        <w:tc>
          <w:tcPr>
            <w:tcW w:w="1049" w:type="dxa"/>
            <w:tcBorders>
              <w:top w:val="nil"/>
              <w:left w:val="nil"/>
              <w:bottom w:val="nil"/>
              <w:right w:val="nil"/>
            </w:tcBorders>
            <w:tcMar>
              <w:top w:w="25" w:type="dxa"/>
              <w:left w:w="85" w:type="dxa"/>
              <w:bottom w:w="25" w:type="dxa"/>
              <w:right w:w="85" w:type="dxa"/>
            </w:tcMar>
            <w:vAlign w:val="center"/>
          </w:tcPr>
          <w:p w14:paraId="18D030D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05ED5F9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7E7947B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0DC1679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FAED3C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00FE882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3FBA0F5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5FEC62C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685509" w:rsidRPr="0052351B" w14:paraId="0D16091C"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E2A9D1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3D82B3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6FE532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65C953F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A6FF2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5C98300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5577258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56E7939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685509" w:rsidRPr="0052351B" w14:paraId="57935AA8"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168375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361EBE1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54707EB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7ABAB31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776179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387383E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4296EC8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32FE0F0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685509" w:rsidRPr="0052351B" w14:paraId="0271BD9D" w14:textId="77777777" w:rsidTr="00D05A1F">
        <w:tc>
          <w:tcPr>
            <w:tcW w:w="1049" w:type="dxa"/>
            <w:tcBorders>
              <w:top w:val="nil"/>
              <w:left w:val="nil"/>
              <w:bottom w:val="nil"/>
              <w:right w:val="nil"/>
            </w:tcBorders>
            <w:tcMar>
              <w:top w:w="25" w:type="dxa"/>
              <w:left w:w="85" w:type="dxa"/>
              <w:bottom w:w="25" w:type="dxa"/>
              <w:right w:w="85" w:type="dxa"/>
            </w:tcMar>
            <w:vAlign w:val="center"/>
          </w:tcPr>
          <w:p w14:paraId="4B09B41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4E4E1CF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5B9DDF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668502F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7D01E2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2621257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0A63C2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645DED9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685509" w:rsidRPr="0052351B" w14:paraId="7E906B3D"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083E32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3EAD8AE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2B6EB4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5E6CEC7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13B7893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0318A90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6418358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0FCB1F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685509" w:rsidRPr="0052351B" w14:paraId="6B89ECF5" w14:textId="77777777" w:rsidTr="00D05A1F">
        <w:tc>
          <w:tcPr>
            <w:tcW w:w="1049" w:type="dxa"/>
            <w:tcBorders>
              <w:top w:val="nil"/>
              <w:left w:val="nil"/>
              <w:bottom w:val="single" w:sz="4" w:space="0" w:color="auto"/>
              <w:right w:val="nil"/>
            </w:tcBorders>
            <w:tcMar>
              <w:top w:w="25" w:type="dxa"/>
              <w:left w:w="85" w:type="dxa"/>
              <w:bottom w:w="25" w:type="dxa"/>
              <w:right w:w="85" w:type="dxa"/>
            </w:tcMar>
            <w:vAlign w:val="center"/>
          </w:tcPr>
          <w:p w14:paraId="056F0CF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1050C7F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0614ABC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20E784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028780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0B92A98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147D430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24805D5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685509" w:rsidRPr="0052351B" w14:paraId="13A988BF" w14:textId="77777777" w:rsidTr="00D05A1F">
        <w:tc>
          <w:tcPr>
            <w:tcW w:w="1049" w:type="dxa"/>
            <w:tcBorders>
              <w:top w:val="single" w:sz="4" w:space="0" w:color="auto"/>
              <w:left w:val="nil"/>
              <w:bottom w:val="nil"/>
              <w:right w:val="nil"/>
            </w:tcBorders>
            <w:tcMar>
              <w:top w:w="25" w:type="dxa"/>
              <w:left w:w="85" w:type="dxa"/>
              <w:bottom w:w="25" w:type="dxa"/>
              <w:right w:w="85" w:type="dxa"/>
            </w:tcMar>
            <w:vAlign w:val="center"/>
          </w:tcPr>
          <w:p w14:paraId="255453B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2F1D405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1039484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0096B85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12BA93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069BB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F9165F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801446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685509" w:rsidRPr="0052351B" w14:paraId="6BB926A3"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9EFC7B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2ECEEBB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5335929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49456CC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076B7B9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171338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2ED1F26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474CE34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685509" w:rsidRPr="0052351B" w14:paraId="39E40E71" w14:textId="77777777" w:rsidTr="00D05A1F">
        <w:tc>
          <w:tcPr>
            <w:tcW w:w="1049" w:type="dxa"/>
            <w:tcBorders>
              <w:top w:val="nil"/>
              <w:left w:val="nil"/>
              <w:bottom w:val="nil"/>
              <w:right w:val="nil"/>
            </w:tcBorders>
            <w:tcMar>
              <w:top w:w="25" w:type="dxa"/>
              <w:left w:w="85" w:type="dxa"/>
              <w:bottom w:w="25" w:type="dxa"/>
              <w:right w:w="85" w:type="dxa"/>
            </w:tcMar>
            <w:vAlign w:val="center"/>
          </w:tcPr>
          <w:p w14:paraId="390C2C5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230E83B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7EDECE9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44A8D7B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1C68655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6C05917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2CAAD65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30EE1D3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685509" w:rsidRPr="0052351B" w14:paraId="518B45F6" w14:textId="77777777" w:rsidTr="00D05A1F">
        <w:tc>
          <w:tcPr>
            <w:tcW w:w="1049" w:type="dxa"/>
            <w:tcBorders>
              <w:top w:val="nil"/>
              <w:left w:val="nil"/>
              <w:bottom w:val="nil"/>
              <w:right w:val="nil"/>
            </w:tcBorders>
            <w:tcMar>
              <w:top w:w="25" w:type="dxa"/>
              <w:left w:w="85" w:type="dxa"/>
              <w:bottom w:w="25" w:type="dxa"/>
              <w:right w:w="85" w:type="dxa"/>
            </w:tcMar>
            <w:vAlign w:val="center"/>
          </w:tcPr>
          <w:p w14:paraId="7D0ACCC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225E01C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0B77C85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0D4DE4F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0566B8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0E687EB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59D2672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77CB691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685509" w:rsidRPr="0052351B" w14:paraId="0D623761" w14:textId="77777777" w:rsidTr="00D05A1F">
        <w:tc>
          <w:tcPr>
            <w:tcW w:w="1049" w:type="dxa"/>
            <w:tcBorders>
              <w:top w:val="nil"/>
              <w:left w:val="nil"/>
              <w:bottom w:val="nil"/>
              <w:right w:val="nil"/>
            </w:tcBorders>
            <w:tcMar>
              <w:top w:w="25" w:type="dxa"/>
              <w:left w:w="85" w:type="dxa"/>
              <w:bottom w:w="25" w:type="dxa"/>
              <w:right w:w="85" w:type="dxa"/>
            </w:tcMar>
            <w:vAlign w:val="center"/>
          </w:tcPr>
          <w:p w14:paraId="6707C79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30816BF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017905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530A0B0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55A0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3C6B22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7523A42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735E8D5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685509" w:rsidRPr="0052351B" w14:paraId="5237D149"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BF32AD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0ABECF6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5527415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5E03674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39EB8A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3B1DF98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07FA0E8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1F0D09A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685509" w:rsidRPr="0052351B" w14:paraId="68D60EDD" w14:textId="77777777" w:rsidTr="00D05A1F">
        <w:tc>
          <w:tcPr>
            <w:tcW w:w="1049" w:type="dxa"/>
            <w:tcBorders>
              <w:top w:val="nil"/>
              <w:left w:val="nil"/>
              <w:bottom w:val="nil"/>
              <w:right w:val="nil"/>
            </w:tcBorders>
            <w:tcMar>
              <w:top w:w="25" w:type="dxa"/>
              <w:left w:w="85" w:type="dxa"/>
              <w:bottom w:w="25" w:type="dxa"/>
              <w:right w:w="85" w:type="dxa"/>
            </w:tcMar>
            <w:vAlign w:val="center"/>
          </w:tcPr>
          <w:p w14:paraId="4264CF4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7</w:t>
            </w:r>
          </w:p>
        </w:tc>
        <w:tc>
          <w:tcPr>
            <w:tcW w:w="1134" w:type="dxa"/>
            <w:tcBorders>
              <w:top w:val="nil"/>
              <w:left w:val="nil"/>
              <w:bottom w:val="nil"/>
              <w:right w:val="nil"/>
            </w:tcBorders>
            <w:tcMar>
              <w:top w:w="25" w:type="dxa"/>
              <w:left w:w="85" w:type="dxa"/>
              <w:bottom w:w="25" w:type="dxa"/>
              <w:right w:w="85" w:type="dxa"/>
            </w:tcMar>
            <w:vAlign w:val="center"/>
          </w:tcPr>
          <w:p w14:paraId="30700CD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55A9633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5E50A11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5640638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7F36A45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6E4B218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5351166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685509" w:rsidRPr="0052351B" w14:paraId="5643E28D" w14:textId="77777777" w:rsidTr="00D05A1F">
        <w:tc>
          <w:tcPr>
            <w:tcW w:w="1049" w:type="dxa"/>
            <w:tcBorders>
              <w:top w:val="nil"/>
              <w:left w:val="nil"/>
              <w:bottom w:val="nil"/>
              <w:right w:val="nil"/>
            </w:tcBorders>
            <w:tcMar>
              <w:top w:w="25" w:type="dxa"/>
              <w:left w:w="85" w:type="dxa"/>
              <w:bottom w:w="25" w:type="dxa"/>
              <w:right w:w="85" w:type="dxa"/>
            </w:tcMar>
            <w:vAlign w:val="center"/>
          </w:tcPr>
          <w:p w14:paraId="7705281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BE1266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278BCC2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3923187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126E0DC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2312895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192CB65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635BDD4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685509" w:rsidRPr="0052351B" w14:paraId="5845F6D7"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557103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0</w:t>
            </w:r>
          </w:p>
        </w:tc>
        <w:tc>
          <w:tcPr>
            <w:tcW w:w="1134" w:type="dxa"/>
            <w:tcBorders>
              <w:top w:val="nil"/>
              <w:left w:val="nil"/>
              <w:bottom w:val="nil"/>
              <w:right w:val="nil"/>
            </w:tcBorders>
            <w:tcMar>
              <w:top w:w="25" w:type="dxa"/>
              <w:left w:w="85" w:type="dxa"/>
              <w:bottom w:w="25" w:type="dxa"/>
              <w:right w:w="85" w:type="dxa"/>
            </w:tcMar>
            <w:vAlign w:val="center"/>
          </w:tcPr>
          <w:p w14:paraId="781500E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58D0038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3F24C7B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10F41C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415B37E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637C4CC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3299FB2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685509" w:rsidRPr="0052351B" w14:paraId="6F951579"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F1B7BD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2C6B740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314EE08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3A074B9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44EAD4F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7FF7DE2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6312EF6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6878710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685509" w:rsidRPr="0052351B" w14:paraId="786A4C21" w14:textId="77777777" w:rsidTr="00D05A1F">
        <w:tc>
          <w:tcPr>
            <w:tcW w:w="1049" w:type="dxa"/>
            <w:tcBorders>
              <w:top w:val="nil"/>
              <w:left w:val="nil"/>
              <w:bottom w:val="nil"/>
              <w:right w:val="nil"/>
            </w:tcBorders>
            <w:tcMar>
              <w:top w:w="25" w:type="dxa"/>
              <w:left w:w="85" w:type="dxa"/>
              <w:bottom w:w="25" w:type="dxa"/>
              <w:right w:w="85" w:type="dxa"/>
            </w:tcMar>
            <w:vAlign w:val="center"/>
          </w:tcPr>
          <w:p w14:paraId="4565AD6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68BB332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70A5F8A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2A40A27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CA6797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698DAA5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7ACC674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0EA2036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685509" w:rsidRPr="0052351B" w14:paraId="197D7C8A"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0F77E8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51BDFAA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0045AAF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0BBBA3F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88DE7F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3709B20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9FFEBB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3A02D3A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685509" w:rsidRPr="0052351B" w14:paraId="0CC09DC8" w14:textId="77777777" w:rsidTr="00D05A1F">
        <w:tc>
          <w:tcPr>
            <w:tcW w:w="1049" w:type="dxa"/>
            <w:tcBorders>
              <w:top w:val="nil"/>
              <w:left w:val="nil"/>
              <w:bottom w:val="nil"/>
              <w:right w:val="nil"/>
            </w:tcBorders>
            <w:tcMar>
              <w:top w:w="25" w:type="dxa"/>
              <w:left w:w="85" w:type="dxa"/>
              <w:bottom w:w="25" w:type="dxa"/>
              <w:right w:w="85" w:type="dxa"/>
            </w:tcMar>
            <w:vAlign w:val="center"/>
          </w:tcPr>
          <w:p w14:paraId="7E1F84A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1A32238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10892ED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79D67DD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4A6807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729C1E1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6A3B3AA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7D464B3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685509" w:rsidRPr="0052351B" w14:paraId="1037023C" w14:textId="77777777" w:rsidTr="00D05A1F">
        <w:tc>
          <w:tcPr>
            <w:tcW w:w="1049" w:type="dxa"/>
            <w:tcBorders>
              <w:top w:val="nil"/>
              <w:left w:val="nil"/>
              <w:bottom w:val="nil"/>
              <w:right w:val="nil"/>
            </w:tcBorders>
            <w:tcMar>
              <w:top w:w="25" w:type="dxa"/>
              <w:left w:w="85" w:type="dxa"/>
              <w:bottom w:w="25" w:type="dxa"/>
              <w:right w:w="85" w:type="dxa"/>
            </w:tcMar>
            <w:vAlign w:val="center"/>
          </w:tcPr>
          <w:p w14:paraId="5471ADA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81F37F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50B28181"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6B1F00F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1F75BC8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02CF7AE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6CAB28F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7D5064C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685509" w:rsidRPr="0052351B" w14:paraId="7F733858" w14:textId="77777777" w:rsidTr="00D05A1F">
        <w:tc>
          <w:tcPr>
            <w:tcW w:w="1049" w:type="dxa"/>
            <w:tcBorders>
              <w:top w:val="nil"/>
              <w:left w:val="nil"/>
              <w:bottom w:val="nil"/>
              <w:right w:val="nil"/>
            </w:tcBorders>
            <w:tcMar>
              <w:top w:w="25" w:type="dxa"/>
              <w:left w:w="85" w:type="dxa"/>
              <w:bottom w:w="25" w:type="dxa"/>
              <w:right w:w="85" w:type="dxa"/>
            </w:tcMar>
            <w:vAlign w:val="center"/>
          </w:tcPr>
          <w:p w14:paraId="295D667B"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7F31366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1DFFFBD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006CF71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F4F1519"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47E95CB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5E95B403"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3027BC65"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685509" w:rsidRPr="0052351B" w14:paraId="4F9E8E84" w14:textId="77777777" w:rsidTr="00D05A1F">
        <w:tc>
          <w:tcPr>
            <w:tcW w:w="1049" w:type="dxa"/>
            <w:tcBorders>
              <w:top w:val="nil"/>
              <w:left w:val="nil"/>
              <w:bottom w:val="nil"/>
              <w:right w:val="nil"/>
            </w:tcBorders>
            <w:tcMar>
              <w:top w:w="25" w:type="dxa"/>
              <w:left w:w="85" w:type="dxa"/>
              <w:bottom w:w="25" w:type="dxa"/>
              <w:right w:w="85" w:type="dxa"/>
            </w:tcMar>
            <w:vAlign w:val="center"/>
          </w:tcPr>
          <w:p w14:paraId="0245770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DF38F6C"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43D1FA34"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697870C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4C8C9F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49DC275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1DDDE53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4B00437"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685509" w:rsidRPr="0052351B" w14:paraId="6494ABBC" w14:textId="77777777" w:rsidTr="00D05A1F">
        <w:tc>
          <w:tcPr>
            <w:tcW w:w="1049" w:type="dxa"/>
            <w:tcBorders>
              <w:top w:val="nil"/>
              <w:left w:val="nil"/>
              <w:bottom w:val="nil"/>
              <w:right w:val="nil"/>
            </w:tcBorders>
            <w:tcMar>
              <w:top w:w="25" w:type="dxa"/>
              <w:left w:w="85" w:type="dxa"/>
              <w:bottom w:w="25" w:type="dxa"/>
              <w:right w:w="85" w:type="dxa"/>
            </w:tcMar>
            <w:vAlign w:val="center"/>
          </w:tcPr>
          <w:p w14:paraId="10CE444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541F42D2"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4E534E0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6CE43C6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AEF070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0EEE557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851849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1A590800"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685509" w:rsidRPr="0052351B" w14:paraId="600D0269" w14:textId="77777777" w:rsidTr="00D05A1F">
        <w:tc>
          <w:tcPr>
            <w:tcW w:w="1049" w:type="dxa"/>
            <w:tcBorders>
              <w:top w:val="nil"/>
              <w:left w:val="nil"/>
              <w:bottom w:val="single" w:sz="4" w:space="0" w:color="auto"/>
              <w:right w:val="nil"/>
            </w:tcBorders>
            <w:tcMar>
              <w:top w:w="25" w:type="dxa"/>
              <w:left w:w="85" w:type="dxa"/>
              <w:bottom w:w="25" w:type="dxa"/>
              <w:right w:w="85" w:type="dxa"/>
            </w:tcMar>
            <w:vAlign w:val="center"/>
          </w:tcPr>
          <w:p w14:paraId="368D2CE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610173E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0FC990FD"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42CBE25F"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2B833A6"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0FA238AE"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D6528BA"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0CD84648" w14:textId="77777777" w:rsidR="00685509" w:rsidRPr="0052351B" w:rsidRDefault="00685509" w:rsidP="00D05A1F">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w:t>
            </w:r>
            <w:commentRangeStart w:id="141"/>
            <w:r w:rsidRPr="0052351B">
              <w:rPr>
                <w:rFonts w:asciiTheme="minorHAnsi" w:hAnsiTheme="minorHAnsi" w:cstheme="minorHAnsi"/>
                <w:szCs w:val="24"/>
              </w:rPr>
              <w:t>58</w:t>
            </w:r>
            <w:commentRangeEnd w:id="141"/>
            <w:r>
              <w:rPr>
                <w:rStyle w:val="CommentReference"/>
              </w:rPr>
              <w:commentReference w:id="141"/>
            </w:r>
          </w:p>
        </w:tc>
      </w:tr>
    </w:tbl>
    <w:p w14:paraId="6E225035" w14:textId="77777777" w:rsidR="00685509" w:rsidRDefault="00685509" w:rsidP="00685509">
      <w:pPr>
        <w:spacing w:after="160"/>
        <w:rPr>
          <w:lang w:val="en-US" w:eastAsia="zh-TW"/>
        </w:rPr>
      </w:pPr>
    </w:p>
    <w:p w14:paraId="2987FC2B" w14:textId="77777777" w:rsidR="00685509" w:rsidRPr="00B725F5" w:rsidRDefault="00685509" w:rsidP="004B5EBC">
      <w:pPr>
        <w:rPr>
          <w:lang w:val="en-US" w:eastAsia="zh-TW"/>
        </w:rPr>
      </w:pPr>
    </w:p>
    <w:sectPr w:rsidR="00685509" w:rsidRPr="00B725F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Ken Otter" w:date="2025-09-30T11:20:00Z" w:initials="KO">
    <w:p w14:paraId="3B46F713" w14:textId="44C6EB7C" w:rsidR="000C1A7C" w:rsidRDefault="000C1A7C" w:rsidP="000C1A7C">
      <w:pPr>
        <w:pStyle w:val="CommentText"/>
      </w:pPr>
      <w:r>
        <w:rPr>
          <w:rStyle w:val="CommentReference"/>
        </w:rPr>
        <w:annotationRef/>
      </w:r>
      <w:r>
        <w:t>Worth inserting in, as some of the research forests operated by colleges/universities are about 200 ha!</w:t>
      </w:r>
    </w:p>
  </w:comment>
  <w:comment w:id="12" w:author="Heather Bryan" w:date="2025-12-05T11:53:00Z" w:initials="HB">
    <w:p w14:paraId="3C200BA2" w14:textId="77777777" w:rsidR="009370D7" w:rsidRDefault="009370D7" w:rsidP="009370D7">
      <w:pPr>
        <w:pStyle w:val="CommentText"/>
      </w:pPr>
      <w:r>
        <w:rPr>
          <w:rStyle w:val="CommentReference"/>
        </w:rPr>
        <w:annotationRef/>
      </w:r>
      <w:r>
        <w:t>Not clear to me what you mean by ‘understanding the hotspots’--identifying hotspots? Understanding the number and spatial distribution of hotspots?</w:t>
      </w:r>
    </w:p>
  </w:comment>
  <w:comment w:id="17" w:author="Heather Bryan" w:date="2025-12-08T22:02:00Z" w:initials="HB">
    <w:p w14:paraId="780A66B4" w14:textId="77777777" w:rsidR="00F939BB" w:rsidRDefault="00F939BB" w:rsidP="00F939BB">
      <w:pPr>
        <w:pStyle w:val="CommentText"/>
      </w:pPr>
      <w:r>
        <w:rPr>
          <w:rStyle w:val="CommentReference"/>
        </w:rPr>
        <w:annotationRef/>
      </w:r>
      <w:r>
        <w:t>Perhaps briefly define ground-based surveys (e.g., point counts and transects?)</w:t>
      </w:r>
    </w:p>
  </w:comment>
  <w:comment w:id="19" w:author="Heather Bryan" w:date="2025-12-08T22:04:00Z" w:initials="HB">
    <w:p w14:paraId="439FAFFA" w14:textId="77777777" w:rsidR="00906158" w:rsidRDefault="00906158" w:rsidP="00906158">
      <w:pPr>
        <w:pStyle w:val="CommentText"/>
      </w:pPr>
      <w:r>
        <w:rPr>
          <w:rStyle w:val="CommentReference"/>
        </w:rPr>
        <w:annotationRef/>
      </w:r>
      <w:r>
        <w:t>This objective isn’t emphasized much in the Discussion</w:t>
      </w:r>
    </w:p>
  </w:comment>
  <w:comment w:id="21" w:author="Ken Otter" w:date="2025-09-30T11:34:00Z" w:initials="KO">
    <w:p w14:paraId="03070FBC" w14:textId="31C27CB0" w:rsidR="001D5915" w:rsidRDefault="001D5915" w:rsidP="001D5915">
      <w:pPr>
        <w:pStyle w:val="CommentText"/>
      </w:pPr>
      <w:r>
        <w:rPr>
          <w:rStyle w:val="CommentReference"/>
        </w:rPr>
        <w:annotationRef/>
      </w:r>
      <w:r>
        <w:t>Dexter corrected me on this one ☺️</w:t>
      </w:r>
    </w:p>
  </w:comment>
  <w:comment w:id="22" w:author="Heather Bryan" w:date="2025-12-08T22:06:00Z" w:initials="HB">
    <w:p w14:paraId="2B24C5B5" w14:textId="77777777" w:rsidR="00257A46" w:rsidRDefault="00257A46" w:rsidP="00257A46">
      <w:pPr>
        <w:pStyle w:val="CommentText"/>
      </w:pPr>
      <w:r>
        <w:rPr>
          <w:rStyle w:val="CommentReference"/>
        </w:rPr>
        <w:annotationRef/>
      </w:r>
      <w:r>
        <w:t>So data were pooled across years rather than sampling unit being ARU-year? How might that influence the results?</w:t>
      </w:r>
    </w:p>
  </w:comment>
  <w:comment w:id="23" w:author="Heather Bryan" w:date="2025-12-05T14:04:00Z" w:initials="HB">
    <w:p w14:paraId="526E1C70" w14:textId="2F3A1462" w:rsidR="00CD2A8E" w:rsidRDefault="00CD2A8E" w:rsidP="00CD2A8E">
      <w:pPr>
        <w:pStyle w:val="CommentText"/>
      </w:pPr>
      <w:r>
        <w:rPr>
          <w:rStyle w:val="CommentReference"/>
        </w:rPr>
        <w:annotationRef/>
      </w:r>
      <w:r>
        <w:t>Great map! A few suggestions:</w:t>
      </w:r>
    </w:p>
    <w:p w14:paraId="6545E959" w14:textId="77777777" w:rsidR="00CD2A8E" w:rsidRDefault="00CD2A8E" w:rsidP="00CD2A8E">
      <w:pPr>
        <w:pStyle w:val="CommentText"/>
      </w:pPr>
      <w:r>
        <w:t>-the inset looks a bit funny floating on top of the other map. Maybe put a border or change the background to white to distinguish it from the main maps? The inset also needs its own north arrow and scale bar (we recently were asked to that in another pub)</w:t>
      </w:r>
    </w:p>
    <w:p w14:paraId="4615F46B" w14:textId="77777777" w:rsidR="00CD2A8E" w:rsidRDefault="00CD2A8E" w:rsidP="00CD2A8E">
      <w:pPr>
        <w:pStyle w:val="CommentText"/>
      </w:pPr>
      <w:r>
        <w:t>-Can’t really tell that the grey shaded areas are lakes. Maybe a label for one or two of the lakes would help?</w:t>
      </w:r>
    </w:p>
    <w:p w14:paraId="534E74BA" w14:textId="77777777" w:rsidR="00CD2A8E" w:rsidRDefault="00CD2A8E" w:rsidP="00CD2A8E">
      <w:pPr>
        <w:pStyle w:val="CommentText"/>
      </w:pPr>
      <w:r>
        <w:t>-Why include a category for ARUs with 0 days? Would that category be 0-50, then 50-100, then 100-150 and &gt;150?</w:t>
      </w:r>
    </w:p>
    <w:p w14:paraId="57983BE3" w14:textId="77777777" w:rsidR="00CD2A8E" w:rsidRDefault="00CD2A8E" w:rsidP="00CD2A8E">
      <w:pPr>
        <w:pStyle w:val="CommentText"/>
      </w:pPr>
      <w:r>
        <w:t xml:space="preserve">-how would the map look if you added a colour gradient showing species richness (cool to hot)?It might be to much info for one map, on the other hand it might help illustrate spatial patterns in diversity in addition to survey effort. </w:t>
      </w:r>
    </w:p>
  </w:comment>
  <w:comment w:id="24" w:author="Heather Bryan" w:date="2025-12-05T14:05:00Z" w:initials="HB">
    <w:p w14:paraId="6C65052F" w14:textId="77777777" w:rsidR="00A93751" w:rsidRDefault="00A93751" w:rsidP="00A93751">
      <w:pPr>
        <w:pStyle w:val="CommentText"/>
      </w:pPr>
      <w:r>
        <w:rPr>
          <w:rStyle w:val="CommentReference"/>
        </w:rPr>
        <w:annotationRef/>
      </w:r>
      <w:r>
        <w:t xml:space="preserve">Caption for Fig 1. As mentioned below, captions should be stand-alone (i.e., should include the study area, number of sampling units), and time period. All abbreviations in captions should be written out in full. </w:t>
      </w:r>
    </w:p>
  </w:comment>
  <w:comment w:id="38" w:author="Ken Otter" w:date="2025-09-30T11:55:00Z" w:initials="KO">
    <w:p w14:paraId="02E216A3" w14:textId="0D6FA989" w:rsidR="001B5B98" w:rsidRDefault="00793274" w:rsidP="001B5B98">
      <w:pPr>
        <w:pStyle w:val="CommentText"/>
      </w:pPr>
      <w:r>
        <w:rPr>
          <w:rStyle w:val="CommentReference"/>
        </w:rPr>
        <w:annotationRef/>
      </w:r>
      <w:r w:rsidR="001B5B98">
        <w:t xml:space="preserve">One question you might be asked is whether using species that are detected at ALL the survey sites (12 of 40 species) is going to give you much discrimination in asymptotic species richness.  Rather, why not include a lot more “rare” species in the list - those that are detected in very selected habitats.   These would give you more ‘nuance’ to detecting subtle differences. </w:t>
      </w:r>
    </w:p>
    <w:p w14:paraId="368B1673" w14:textId="77777777" w:rsidR="001B5B98" w:rsidRDefault="001B5B98" w:rsidP="001B5B98">
      <w:pPr>
        <w:pStyle w:val="CommentText"/>
      </w:pPr>
    </w:p>
    <w:p w14:paraId="584A2589" w14:textId="77777777" w:rsidR="001B5B98" w:rsidRDefault="001B5B98" w:rsidP="001B5B98">
      <w:pPr>
        <w:pStyle w:val="CommentText"/>
      </w:pPr>
      <w:r>
        <w:t xml:space="preserve">I am not suggesting changing this, but it is something that might pop up so it is good to start formulating an answer. </w:t>
      </w:r>
    </w:p>
  </w:comment>
  <w:comment w:id="39" w:author="Sunny Tseng" w:date="2025-11-19T11:16:00Z" w:initials="ST">
    <w:p w14:paraId="26F4C142" w14:textId="77777777" w:rsidR="00285A49" w:rsidRDefault="00285A49" w:rsidP="00285A49">
      <w:pPr>
        <w:pStyle w:val="CommentText"/>
      </w:pPr>
      <w:r>
        <w:rPr>
          <w:rStyle w:val="CommentReference"/>
        </w:rPr>
        <w:annotationRef/>
      </w:r>
      <w:r>
        <w:t xml:space="preserve">A question for Dexter. </w:t>
      </w:r>
    </w:p>
  </w:comment>
  <w:comment w:id="43" w:author="Heather Bryan" w:date="2025-12-02T22:19:00Z" w:initials="HB">
    <w:p w14:paraId="0A4B248D" w14:textId="77777777" w:rsidR="00D4111B" w:rsidRDefault="00DE30CA" w:rsidP="00D4111B">
      <w:pPr>
        <w:pStyle w:val="CommentText"/>
      </w:pPr>
      <w:r>
        <w:rPr>
          <w:rStyle w:val="CommentReference"/>
        </w:rPr>
        <w:annotationRef/>
      </w:r>
      <w:r w:rsidR="00D4111B">
        <w:t xml:space="preserve">Might be good to review this paper, especially the section entitled ‘too many models’ and what that means for inference: </w:t>
      </w:r>
      <w:hyperlink r:id="rId1" w:history="1">
        <w:r w:rsidR="00D4111B" w:rsidRPr="00C8632D">
          <w:rPr>
            <w:rStyle w:val="Hyperlink"/>
          </w:rPr>
          <w:t>https://www.jstor.org/stable/3803155</w:t>
        </w:r>
      </w:hyperlink>
    </w:p>
  </w:comment>
  <w:comment w:id="44" w:author="Heather Bryan" w:date="2025-12-02T22:21:00Z" w:initials="HB">
    <w:p w14:paraId="79780ADA" w14:textId="45EF29BC" w:rsidR="00B6390D" w:rsidRDefault="00B6390D" w:rsidP="00B6390D">
      <w:pPr>
        <w:pStyle w:val="CommentText"/>
      </w:pPr>
      <w:r>
        <w:rPr>
          <w:rStyle w:val="CommentReference"/>
        </w:rPr>
        <w:annotationRef/>
      </w:r>
      <w:r>
        <w:t>So 2exp17 possible model combinations? How does this approach affect the scope of inference you can (or can’t) draw from your findings?</w:t>
      </w:r>
    </w:p>
  </w:comment>
  <w:comment w:id="45" w:author="Heather Bryan" w:date="2025-12-08T22:22:00Z" w:initials="HB">
    <w:p w14:paraId="138E7125" w14:textId="77777777" w:rsidR="00251650" w:rsidRDefault="00251650" w:rsidP="00251650">
      <w:pPr>
        <w:pStyle w:val="CommentText"/>
      </w:pPr>
      <w:r>
        <w:rPr>
          <w:rStyle w:val="CommentReference"/>
        </w:rPr>
        <w:annotationRef/>
      </w:r>
      <w:r>
        <w:t xml:space="preserve">What type of linear regression? Did you use a poisson family? What steps did you take to validate your top models? For example, was there any evidence of non-linearity? I would expect some of the relationships between habitat and species richness to be non-linear, which might be one reason why it was difficult to detect strong relationships with habitat. </w:t>
      </w:r>
    </w:p>
  </w:comment>
  <w:comment w:id="46" w:author="Heather Bryan" w:date="2025-12-05T14:17:00Z" w:initials="HB">
    <w:p w14:paraId="07B7D78F" w14:textId="0458451B" w:rsidR="00C57085" w:rsidRDefault="00C57085" w:rsidP="00C57085">
      <w:pPr>
        <w:pStyle w:val="CommentText"/>
      </w:pPr>
      <w:r>
        <w:rPr>
          <w:rStyle w:val="CommentReference"/>
        </w:rPr>
        <w:annotationRef/>
      </w:r>
      <w:r>
        <w:t>I count 10 variables in Bold but I think you ended up retaining 11. Is there one that isn’t in Bold font?</w:t>
      </w:r>
    </w:p>
    <w:p w14:paraId="32D53BFA" w14:textId="77777777" w:rsidR="00C57085" w:rsidRDefault="00C57085" w:rsidP="00C57085">
      <w:pPr>
        <w:pStyle w:val="CommentText"/>
      </w:pPr>
    </w:p>
    <w:p w14:paraId="72E2E6AC" w14:textId="77777777" w:rsidR="00C57085" w:rsidRDefault="00C57085" w:rsidP="00C57085">
      <w:pPr>
        <w:pStyle w:val="CommentText"/>
      </w:pPr>
      <w:r>
        <w:t xml:space="preserve">Related to comments about information theory, is there past research that you could refer to in this table to justify inclusion of these covariates in your models? That would make your approach more hypothesis-driven, which is a key part of an information theoretic approach. </w:t>
      </w:r>
    </w:p>
  </w:comment>
  <w:comment w:id="47" w:author="Heather Bryan" w:date="2025-12-05T14:32:00Z" w:initials="HB">
    <w:p w14:paraId="243CCAA4" w14:textId="77777777" w:rsidR="00FA63ED" w:rsidRDefault="00FA63ED" w:rsidP="00FA63ED">
      <w:pPr>
        <w:pStyle w:val="CommentText"/>
      </w:pPr>
      <w:r>
        <w:rPr>
          <w:rStyle w:val="CommentReference"/>
        </w:rPr>
        <w:annotationRef/>
      </w:r>
      <w:r>
        <w:t>Not exactly clear to me what ‘Total vegetation’ is—looks like these variables mostly relate to forest structure/tree density/tree age? To me, vegetation includes measures of plant community structure/type</w:t>
      </w:r>
    </w:p>
  </w:comment>
  <w:comment w:id="49" w:author="Heather Bryan" w:date="2025-12-05T14:21:00Z" w:initials="HB">
    <w:p w14:paraId="01DD7A97" w14:textId="5D79255A" w:rsidR="00A85850" w:rsidRDefault="00A85850" w:rsidP="00A85850">
      <w:pPr>
        <w:pStyle w:val="CommentText"/>
      </w:pPr>
      <w:r>
        <w:rPr>
          <w:rStyle w:val="CommentReference"/>
        </w:rPr>
        <w:annotationRef/>
      </w:r>
      <w:r>
        <w:t>Watch number of sig figs because they differ even within this pp. Might make sense to round to 0 decimal places for reporting species richness. On the other hand, later in the paragraph where you report differences between observed and asymptotic richness, I can see why you used a single decimal place. Whatever you decide, best to be consistent!</w:t>
      </w:r>
    </w:p>
  </w:comment>
  <w:comment w:id="50" w:author="Heather Bryan" w:date="2025-12-05T14:21:00Z" w:initials="HB">
    <w:p w14:paraId="1025306B" w14:textId="77777777" w:rsidR="00E11D62" w:rsidRDefault="00E11D62" w:rsidP="00E11D62">
      <w:pPr>
        <w:pStyle w:val="CommentText"/>
      </w:pPr>
      <w:r>
        <w:rPr>
          <w:rStyle w:val="CommentReference"/>
        </w:rPr>
        <w:annotationRef/>
      </w:r>
      <w:r>
        <w:t>Can you quantify this? Within what percent of observed richness?</w:t>
      </w:r>
    </w:p>
  </w:comment>
  <w:comment w:id="51" w:author="Heather Bryan" w:date="2025-12-05T14:22:00Z" w:initials="HB">
    <w:p w14:paraId="02DE87A6" w14:textId="77777777" w:rsidR="007D145B" w:rsidRDefault="007318DD" w:rsidP="007D145B">
      <w:pPr>
        <w:pStyle w:val="CommentText"/>
      </w:pPr>
      <w:r>
        <w:rPr>
          <w:rStyle w:val="CommentReference"/>
        </w:rPr>
        <w:annotationRef/>
      </w:r>
      <w:r w:rsidR="007D145B">
        <w:t>Can you remind readers how you defined low-effort sites (i.e., how many ARU days were considered to be low-effort)? It’s in the caption of Fig 3 but it would help me as a reader to have that info here too.</w:t>
      </w:r>
    </w:p>
  </w:comment>
  <w:comment w:id="52" w:author="Heather Bryan" w:date="2025-12-05T14:24:00Z" w:initials="HB">
    <w:p w14:paraId="2920D248" w14:textId="1FD29F9F" w:rsidR="00FB5EC3" w:rsidRDefault="00FB5EC3" w:rsidP="00FB5EC3">
      <w:pPr>
        <w:pStyle w:val="CommentText"/>
      </w:pPr>
      <w:r>
        <w:rPr>
          <w:rStyle w:val="CommentReference"/>
        </w:rPr>
        <w:annotationRef/>
      </w:r>
      <w:r>
        <w:t>Somewhere I think it will be important to acknowledge the degree of uncertainty in the estimates of asymptotic richness</w:t>
      </w:r>
    </w:p>
  </w:comment>
  <w:comment w:id="53" w:author="Heather Bryan" w:date="2025-12-05T14:26:00Z" w:initials="HB">
    <w:p w14:paraId="31805F64" w14:textId="77777777" w:rsidR="00E96843" w:rsidRDefault="00E96843" w:rsidP="00E96843">
      <w:pPr>
        <w:pStyle w:val="CommentText"/>
      </w:pPr>
      <w:r>
        <w:rPr>
          <w:rStyle w:val="CommentReference"/>
        </w:rPr>
        <w:annotationRef/>
      </w:r>
      <w:r>
        <w:t>Might be helpful to characterize at what point on the curve species richness hits an asymptote. For example, you could say that, on average, 95% of asymptotic species richness was achieved after ~50 days for ARUs at all levels of effort. That would help justify your decision for removing ARUs with only a certain level of effort</w:t>
      </w:r>
    </w:p>
  </w:comment>
  <w:comment w:id="61" w:author="Heather Bryan" w:date="2025-12-05T14:29:00Z" w:initials="HB">
    <w:p w14:paraId="5FB9D0CE" w14:textId="77777777" w:rsidR="004427F3" w:rsidRDefault="004427F3" w:rsidP="004427F3">
      <w:pPr>
        <w:pStyle w:val="CommentText"/>
      </w:pPr>
      <w:r>
        <w:rPr>
          <w:rStyle w:val="CommentReference"/>
        </w:rPr>
        <w:annotationRef/>
      </w:r>
      <w:r>
        <w:t>Between because these are pair-wise comparison (use among for comparisons involving more than two things)</w:t>
      </w:r>
    </w:p>
  </w:comment>
  <w:comment w:id="78" w:author="Heather Bryan" w:date="2025-12-08T14:46:00Z" w:initials="HB">
    <w:p w14:paraId="6FDEBA3C" w14:textId="77777777" w:rsidR="004717D3" w:rsidRDefault="004717D3" w:rsidP="004717D3">
      <w:pPr>
        <w:pStyle w:val="CommentText"/>
      </w:pPr>
      <w:r>
        <w:rPr>
          <w:rStyle w:val="CommentReference"/>
        </w:rPr>
        <w:annotationRef/>
      </w:r>
      <w:r>
        <w:t xml:space="preserve">How many models occurred in the ‘top’ model set? Did any of them have a delta AICc score &gt;2 lower than the null model? </w:t>
      </w:r>
    </w:p>
  </w:comment>
  <w:comment w:id="81" w:author="Heather Bryan" w:date="2025-12-08T14:36:00Z" w:initials="HB">
    <w:p w14:paraId="2D7FE64E" w14:textId="5154BEA2" w:rsidR="00487BB0" w:rsidRDefault="00487BB0" w:rsidP="00487BB0">
      <w:pPr>
        <w:pStyle w:val="CommentText"/>
      </w:pPr>
      <w:r>
        <w:rPr>
          <w:rStyle w:val="CommentReference"/>
        </w:rPr>
        <w:annotationRef/>
      </w:r>
      <w:r>
        <w:t>This comment probably belongs in the Discussion rather than the results</w:t>
      </w:r>
    </w:p>
  </w:comment>
  <w:comment w:id="85" w:author="Heather Bryan" w:date="2025-12-05T14:48:00Z" w:initials="HB">
    <w:p w14:paraId="1863A9B2" w14:textId="6B7B40B8" w:rsidR="008A2E3A" w:rsidRDefault="008A2E3A" w:rsidP="008A2E3A">
      <w:pPr>
        <w:pStyle w:val="CommentText"/>
      </w:pPr>
      <w:r>
        <w:rPr>
          <w:rStyle w:val="CommentReference"/>
        </w:rPr>
        <w:annotationRef/>
      </w:r>
      <w:r>
        <w:t>You run a PCA first and then apply clustering? Might be good to report details of the PCA in terms of variance explained by each principal component as well as the PC loadings</w:t>
      </w:r>
    </w:p>
  </w:comment>
  <w:comment w:id="86" w:author="Heather Bryan" w:date="2025-12-05T14:45:00Z" w:initials="HB">
    <w:p w14:paraId="731D486E" w14:textId="77777777" w:rsidR="004E46E1" w:rsidRDefault="00B81A4D" w:rsidP="004E46E1">
      <w:pPr>
        <w:pStyle w:val="CommentText"/>
      </w:pPr>
      <w:r>
        <w:rPr>
          <w:rStyle w:val="CommentReference"/>
        </w:rPr>
        <w:annotationRef/>
      </w:r>
      <w:r w:rsidR="004E46E1">
        <w:t>Might be good to double check what supporting statistics to report for evidence of distinct clusters. There should be a way of testing whether the clusters are significantly different.</w:t>
      </w:r>
    </w:p>
  </w:comment>
  <w:comment w:id="87" w:author="Heather Bryan" w:date="2025-12-05T14:50:00Z" w:initials="HB">
    <w:p w14:paraId="5B591D02" w14:textId="77777777" w:rsidR="001142E3" w:rsidRDefault="001142E3" w:rsidP="001142E3">
      <w:pPr>
        <w:pStyle w:val="CommentText"/>
      </w:pPr>
      <w:r>
        <w:rPr>
          <w:rStyle w:val="CommentReference"/>
        </w:rPr>
        <w:annotationRef/>
      </w:r>
      <w:r>
        <w:t>Can you specify what the effect size was and its significance?</w:t>
      </w:r>
    </w:p>
  </w:comment>
  <w:comment w:id="88" w:author="Heather Bryan" w:date="2025-12-05T14:56:00Z" w:initials="HB">
    <w:p w14:paraId="19CFCBE5" w14:textId="77777777" w:rsidR="00695A58" w:rsidRDefault="00695A58" w:rsidP="00695A58">
      <w:pPr>
        <w:pStyle w:val="CommentText"/>
      </w:pPr>
      <w:r>
        <w:rPr>
          <w:rStyle w:val="CommentReference"/>
        </w:rPr>
        <w:annotationRef/>
      </w:r>
      <w:r>
        <w:t xml:space="preserve">How do you define ‘marginally significant’? Should include a p-value here. </w:t>
      </w:r>
    </w:p>
  </w:comment>
  <w:comment w:id="89" w:author="Heather Bryan" w:date="2025-12-05T14:58:00Z" w:initials="HB">
    <w:p w14:paraId="095EA010" w14:textId="77777777" w:rsidR="00FC1AE4" w:rsidRDefault="00FC1AE4" w:rsidP="00FC1AE4">
      <w:pPr>
        <w:pStyle w:val="CommentText"/>
      </w:pPr>
      <w:r>
        <w:rPr>
          <w:rStyle w:val="CommentReference"/>
        </w:rPr>
        <w:annotationRef/>
      </w:r>
      <w:r>
        <w:t xml:space="preserve">Watch use of freight-train adjectives—there are four adjectives before species richness! Consider re-phrasing. </w:t>
      </w:r>
    </w:p>
  </w:comment>
  <w:comment w:id="90" w:author="Heather Bryan" w:date="2025-12-08T14:52:00Z" w:initials="HB">
    <w:p w14:paraId="1565939C" w14:textId="77777777" w:rsidR="00FF6CA0" w:rsidRDefault="00FF6CA0" w:rsidP="00FF6CA0">
      <w:pPr>
        <w:pStyle w:val="CommentText"/>
      </w:pPr>
      <w:r>
        <w:rPr>
          <w:rStyle w:val="CommentReference"/>
        </w:rPr>
        <w:annotationRef/>
      </w:r>
      <w:r>
        <w:t>What survey effort was required to approximate asymptotic richness?</w:t>
      </w:r>
    </w:p>
  </w:comment>
  <w:comment w:id="91" w:author="Heather Bryan" w:date="2025-12-05T15:01:00Z" w:initials="HB">
    <w:p w14:paraId="717D6FA9" w14:textId="1869E1BC" w:rsidR="00951039" w:rsidRDefault="00951039" w:rsidP="00951039">
      <w:pPr>
        <w:pStyle w:val="CommentText"/>
      </w:pPr>
      <w:r>
        <w:rPr>
          <w:rStyle w:val="CommentReference"/>
        </w:rPr>
        <w:annotationRef/>
      </w:r>
      <w:r>
        <w:t xml:space="preserve">Definitely a style thing but you might want to consider starting the discussion with the key take-home about the comprehensive assessment. Are there other things you can highlight as positive take-homes, such as the number of ARU days required to reliably assess asymptotic richness? Perhaps then you can dive into the lack of associations with habitat and reasons why. </w:t>
      </w:r>
    </w:p>
  </w:comment>
  <w:comment w:id="92" w:author="Heather Bryan" w:date="2025-12-04T16:58:00Z" w:initials="HB">
    <w:p w14:paraId="2C4C1A48" w14:textId="7E051414" w:rsidR="00177289" w:rsidRDefault="00177289" w:rsidP="00177289">
      <w:pPr>
        <w:pStyle w:val="CommentText"/>
      </w:pPr>
      <w:r>
        <w:rPr>
          <w:rStyle w:val="CommentReference"/>
        </w:rPr>
        <w:annotationRef/>
      </w:r>
      <w:r>
        <w:t>How do you know it was a comprehensive assessment?</w:t>
      </w:r>
    </w:p>
  </w:comment>
  <w:comment w:id="95" w:author="Heather Bryan" w:date="2025-12-08T21:47:00Z" w:initials="HB">
    <w:p w14:paraId="0C36A2B0" w14:textId="77777777" w:rsidR="00357890" w:rsidRDefault="00357890" w:rsidP="00357890">
      <w:pPr>
        <w:pStyle w:val="CommentText"/>
      </w:pPr>
      <w:r>
        <w:rPr>
          <w:rStyle w:val="CommentReference"/>
        </w:rPr>
        <w:annotationRef/>
      </w:r>
      <w:r>
        <w:t>This argument isn’t entirely clear to me. Are you saying that there are multiple reasons why you could get the same richness at a given site?</w:t>
      </w:r>
    </w:p>
  </w:comment>
  <w:comment w:id="96" w:author="Heather Bryan" w:date="2025-12-08T14:55:00Z" w:initials="HB">
    <w:p w14:paraId="7FE0580F" w14:textId="3522DBAF" w:rsidR="00C77081" w:rsidRDefault="00C77081" w:rsidP="00C77081">
      <w:pPr>
        <w:pStyle w:val="CommentText"/>
      </w:pPr>
      <w:r>
        <w:rPr>
          <w:rStyle w:val="CommentReference"/>
        </w:rPr>
        <w:annotationRef/>
      </w:r>
      <w:r>
        <w:t xml:space="preserve">What do you mean by ‘overall model’ here? </w:t>
      </w:r>
    </w:p>
  </w:comment>
  <w:comment w:id="97" w:author="Heather Bryan" w:date="2025-12-08T21:39:00Z" w:initials="HB">
    <w:p w14:paraId="37FD74FC" w14:textId="77777777" w:rsidR="00F009A0" w:rsidRDefault="00F009A0" w:rsidP="00F009A0">
      <w:pPr>
        <w:pStyle w:val="CommentText"/>
      </w:pPr>
      <w:r>
        <w:rPr>
          <w:rStyle w:val="CommentReference"/>
        </w:rPr>
        <w:annotationRef/>
      </w:r>
      <w:r>
        <w:t>What was the range in species richness?</w:t>
      </w:r>
    </w:p>
  </w:comment>
  <w:comment w:id="101" w:author="Heather Bryan" w:date="2025-12-08T21:45:00Z" w:initials="HB">
    <w:p w14:paraId="189F6F90" w14:textId="77777777" w:rsidR="0071015E" w:rsidRDefault="0071015E" w:rsidP="0071015E">
      <w:pPr>
        <w:pStyle w:val="CommentText"/>
      </w:pPr>
      <w:r>
        <w:rPr>
          <w:rStyle w:val="CommentReference"/>
        </w:rPr>
        <w:annotationRef/>
      </w:r>
      <w:r>
        <w:t>This argument is a little hard to follow since there were no ‘clear’ relationships with habitat that emerged</w:t>
      </w:r>
    </w:p>
  </w:comment>
  <w:comment w:id="102" w:author="Heather Bryan" w:date="2025-12-08T21:50:00Z" w:initials="HB">
    <w:p w14:paraId="52D906B9" w14:textId="77777777" w:rsidR="00C25AA2" w:rsidRDefault="00C25AA2" w:rsidP="00C25AA2">
      <w:pPr>
        <w:pStyle w:val="CommentText"/>
      </w:pPr>
      <w:r>
        <w:rPr>
          <w:rStyle w:val="CommentReference"/>
        </w:rPr>
        <w:annotationRef/>
      </w:r>
      <w:r>
        <w:t xml:space="preserve">Is it possible that a different spatial scale might help elucidate associations with habitat? </w:t>
      </w:r>
    </w:p>
  </w:comment>
  <w:comment w:id="106" w:author="Heather Bryan" w:date="2025-12-08T21:51:00Z" w:initials="HB">
    <w:p w14:paraId="51CA9FB4" w14:textId="77777777" w:rsidR="00152269" w:rsidRDefault="00152269" w:rsidP="00152269">
      <w:pPr>
        <w:pStyle w:val="CommentText"/>
      </w:pPr>
      <w:r>
        <w:rPr>
          <w:rStyle w:val="CommentReference"/>
        </w:rPr>
        <w:annotationRef/>
      </w:r>
      <w:r>
        <w:t>Why is caution needed with ARU data? Is there a reference providing further detail?</w:t>
      </w:r>
    </w:p>
  </w:comment>
  <w:comment w:id="124" w:author="Heather Bryan" w:date="2025-12-05T12:04:00Z" w:initials="HB">
    <w:p w14:paraId="1DCC9737" w14:textId="44294214" w:rsidR="00015BA7" w:rsidRDefault="00E14E6B" w:rsidP="00015BA7">
      <w:pPr>
        <w:pStyle w:val="CommentText"/>
      </w:pPr>
      <w:r>
        <w:rPr>
          <w:rStyle w:val="CommentReference"/>
        </w:rPr>
        <w:annotationRef/>
      </w:r>
      <w:r w:rsidR="00015BA7">
        <w:t xml:space="preserve">I usually recommend that all captions for figures and tables be stand-alone so that readers can understand the general study area and methods without reading the rest of the manuscript. For Caption A, it would be helpful to include the study area (JPRF), timing of data collection, and the total number of sites monitored. Also a good idea to write out any abbreviations in full (e.g., Automated Recording Units instead of ARUs) in a figure or table caption. </w:t>
      </w:r>
    </w:p>
  </w:comment>
  <w:comment w:id="134" w:author="Heather Bryan" w:date="2025-12-05T12:27:00Z" w:initials="HB">
    <w:p w14:paraId="186BBDF3" w14:textId="77777777" w:rsidR="001924F0" w:rsidRDefault="00214AE0" w:rsidP="001924F0">
      <w:pPr>
        <w:pStyle w:val="CommentText"/>
      </w:pPr>
      <w:r>
        <w:rPr>
          <w:rStyle w:val="CommentReference"/>
        </w:rPr>
        <w:annotationRef/>
      </w:r>
      <w:r w:rsidR="001924F0">
        <w:t>How are LCL and UCL estimated for these curves? Random draws from a multivariate normal distribution? Is boundary the correct term for these limits (consider the definition of a confidence interval)?</w:t>
      </w:r>
    </w:p>
  </w:comment>
  <w:comment w:id="135" w:author="Heather Bryan" w:date="2025-12-05T12:48:00Z" w:initials="HB">
    <w:p w14:paraId="2324C303" w14:textId="238D4887" w:rsidR="003E573B" w:rsidRDefault="003E573B" w:rsidP="003E573B">
      <w:pPr>
        <w:pStyle w:val="CommentText"/>
      </w:pPr>
      <w:r>
        <w:rPr>
          <w:rStyle w:val="CommentReference"/>
        </w:rPr>
        <w:annotationRef/>
      </w:r>
      <w:r>
        <w:t>As for Table A, it would be great to have a stand-alone caption including the total number of sites</w:t>
      </w:r>
    </w:p>
  </w:comment>
  <w:comment w:id="136" w:author="Heather Bryan" w:date="2025-12-05T12:51:00Z" w:initials="HB">
    <w:p w14:paraId="38F036D9" w14:textId="77777777" w:rsidR="0082266B" w:rsidRDefault="00B87EDD" w:rsidP="0082266B">
      <w:pPr>
        <w:pStyle w:val="CommentText"/>
      </w:pPr>
      <w:r>
        <w:rPr>
          <w:rStyle w:val="CommentReference"/>
        </w:rPr>
        <w:annotationRef/>
      </w:r>
      <w:r w:rsidR="0082266B">
        <w:t xml:space="preserve">The ‘site’ variable isn’t really meaningful to outsiders. Could you replace with a sequential number (e.g., 1-66), which would show how many sites you have total? Also, could you order the table with increasing or decreasing asymptotic richness to show the range in site-level richness? That might make the table more informative. </w:t>
      </w:r>
    </w:p>
  </w:comment>
  <w:comment w:id="137" w:author="Heather Bryan" w:date="2025-12-05T13:56:00Z" w:initials="HB">
    <w:p w14:paraId="00839C50" w14:textId="77777777" w:rsidR="0013079F" w:rsidRDefault="0013079F" w:rsidP="0013079F">
      <w:pPr>
        <w:pStyle w:val="CommentText"/>
      </w:pPr>
      <w:r>
        <w:rPr>
          <w:rStyle w:val="CommentReference"/>
        </w:rPr>
        <w:annotationRef/>
      </w:r>
      <w:r>
        <w:t>Oh, I see the sites are ordered and grouped by number of ARU days! Could you mention that in the caption and maybe explain how they were grouped?</w:t>
      </w:r>
    </w:p>
  </w:comment>
  <w:comment w:id="138" w:author="Heather Bryan" w:date="2025-12-05T12:53:00Z" w:initials="HB">
    <w:p w14:paraId="53A01AFE" w14:textId="22041E4D" w:rsidR="009B5FAC" w:rsidRDefault="001924F0" w:rsidP="009B5FAC">
      <w:pPr>
        <w:pStyle w:val="CommentText"/>
      </w:pPr>
      <w:r>
        <w:rPr>
          <w:rStyle w:val="CommentReference"/>
        </w:rPr>
        <w:annotationRef/>
      </w:r>
      <w:r w:rsidR="009B5FAC">
        <w:t xml:space="preserve">Interesting that the confidence intervals are so variable even for sites with a similar number of ARU days and species days (e.g., N_15 and N_25). Looks like it relates to the number of species added where the more species added, the wider the confidence interval. </w:t>
      </w:r>
    </w:p>
  </w:comment>
  <w:comment w:id="139" w:author="Heather Bryan" w:date="2025-12-05T12:55:00Z" w:initials="HB">
    <w:p w14:paraId="1508C28E" w14:textId="404937AD" w:rsidR="00F41EBA" w:rsidRDefault="00F41EBA" w:rsidP="00F41EBA">
      <w:pPr>
        <w:pStyle w:val="CommentText"/>
      </w:pPr>
      <w:r>
        <w:rPr>
          <w:rStyle w:val="CommentReference"/>
        </w:rPr>
        <w:annotationRef/>
      </w:r>
      <w:r>
        <w:t>What do the horizontal lines mean? Are they sub-dividing groups of sites?</w:t>
      </w:r>
    </w:p>
  </w:comment>
  <w:comment w:id="140" w:author="Heather Bryan" w:date="2025-12-05T12:57:00Z" w:initials="HB">
    <w:p w14:paraId="6E8547A9" w14:textId="77777777" w:rsidR="001238DE" w:rsidRDefault="001238DE" w:rsidP="001238DE">
      <w:pPr>
        <w:pStyle w:val="CommentText"/>
      </w:pPr>
      <w:r>
        <w:rPr>
          <w:rStyle w:val="CommentReference"/>
        </w:rPr>
        <w:annotationRef/>
      </w:r>
      <w:r>
        <w:t>Were data at each site pooled over years?</w:t>
      </w:r>
    </w:p>
  </w:comment>
  <w:comment w:id="141" w:author="Ken Otter" w:date="2025-09-22T15:34:00Z" w:initials="KO">
    <w:p w14:paraId="356BE7D5" w14:textId="3926FD79" w:rsidR="00685509" w:rsidRDefault="00685509" w:rsidP="00685509">
      <w:pPr>
        <w:pStyle w:val="CommentText"/>
      </w:pPr>
      <w:r>
        <w:rPr>
          <w:rStyle w:val="CommentReference"/>
        </w:rPr>
        <w:annotationRef/>
      </w:r>
      <w:r>
        <w:t xml:space="preserve">This comment is for the figure below.  </w:t>
      </w:r>
    </w:p>
    <w:p w14:paraId="07A9A37C" w14:textId="77777777" w:rsidR="00685509" w:rsidRDefault="00685509" w:rsidP="00685509">
      <w:pPr>
        <w:pStyle w:val="CommentText"/>
      </w:pPr>
    </w:p>
    <w:p w14:paraId="11F17C01" w14:textId="77777777" w:rsidR="00685509" w:rsidRDefault="00685509" w:rsidP="00685509">
      <w:pPr>
        <w:pStyle w:val="CommentText"/>
      </w:pPr>
      <w:r>
        <w:t>I suggest taking the time to explain to the reader how to read the curves in the caption.  This will have an advantage of them being able to visually see that your curves are almost all at the asymptote with the current sampling effort - the extrapolation in most cases is just telling you what you already sampled, which gives you a LOT of confidence in your design and data 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B46F713" w15:done="1"/>
  <w15:commentEx w15:paraId="3C200BA2" w15:done="0"/>
  <w15:commentEx w15:paraId="780A66B4" w15:done="0"/>
  <w15:commentEx w15:paraId="439FAFFA" w15:done="0"/>
  <w15:commentEx w15:paraId="03070FBC" w15:done="1"/>
  <w15:commentEx w15:paraId="2B24C5B5" w15:done="0"/>
  <w15:commentEx w15:paraId="57983BE3" w15:done="0"/>
  <w15:commentEx w15:paraId="6C65052F" w15:done="0"/>
  <w15:commentEx w15:paraId="584A2589" w15:done="1"/>
  <w15:commentEx w15:paraId="26F4C142" w15:done="0"/>
  <w15:commentEx w15:paraId="0A4B248D" w15:done="0"/>
  <w15:commentEx w15:paraId="79780ADA" w15:done="0"/>
  <w15:commentEx w15:paraId="138E7125" w15:done="0"/>
  <w15:commentEx w15:paraId="72E2E6AC" w15:done="0"/>
  <w15:commentEx w15:paraId="243CCAA4" w15:done="0"/>
  <w15:commentEx w15:paraId="01DD7A97" w15:done="0"/>
  <w15:commentEx w15:paraId="1025306B" w15:done="0"/>
  <w15:commentEx w15:paraId="02DE87A6" w15:done="0"/>
  <w15:commentEx w15:paraId="2920D248" w15:done="0"/>
  <w15:commentEx w15:paraId="31805F64" w15:done="0"/>
  <w15:commentEx w15:paraId="5FB9D0CE" w15:done="0"/>
  <w15:commentEx w15:paraId="6FDEBA3C" w15:done="0"/>
  <w15:commentEx w15:paraId="2D7FE64E" w15:done="0"/>
  <w15:commentEx w15:paraId="1863A9B2" w15:done="0"/>
  <w15:commentEx w15:paraId="731D486E" w15:done="0"/>
  <w15:commentEx w15:paraId="5B591D02" w15:done="0"/>
  <w15:commentEx w15:paraId="19CFCBE5" w15:done="0"/>
  <w15:commentEx w15:paraId="095EA010" w15:done="0"/>
  <w15:commentEx w15:paraId="1565939C" w15:done="0"/>
  <w15:commentEx w15:paraId="717D6FA9" w15:done="0"/>
  <w15:commentEx w15:paraId="2C4C1A48" w15:done="0"/>
  <w15:commentEx w15:paraId="0C36A2B0" w15:done="0"/>
  <w15:commentEx w15:paraId="7FE0580F" w15:done="0"/>
  <w15:commentEx w15:paraId="37FD74FC" w15:done="0"/>
  <w15:commentEx w15:paraId="189F6F90" w15:done="0"/>
  <w15:commentEx w15:paraId="52D906B9" w15:done="0"/>
  <w15:commentEx w15:paraId="51CA9FB4" w15:done="0"/>
  <w15:commentEx w15:paraId="1DCC9737" w15:done="0"/>
  <w15:commentEx w15:paraId="186BBDF3" w15:done="0"/>
  <w15:commentEx w15:paraId="2324C303" w15:done="0"/>
  <w15:commentEx w15:paraId="38F036D9" w15:done="0"/>
  <w15:commentEx w15:paraId="00839C50" w15:paraIdParent="38F036D9" w15:done="0"/>
  <w15:commentEx w15:paraId="53A01AFE" w15:done="0"/>
  <w15:commentEx w15:paraId="1508C28E" w15:done="0"/>
  <w15:commentEx w15:paraId="6E8547A9" w15:done="0"/>
  <w15:commentEx w15:paraId="11F17C0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779E04A" w16cex:dateUtc="2025-09-30T18:20:00Z">
    <w16cex:extLst>
      <w16:ext w16:uri="{CE6994B0-6A32-4C9F-8C6B-6E91EDA988CE}">
        <cr:reactions xmlns:cr="http://schemas.microsoft.com/office/comments/2020/reactions">
          <cr:reaction reactionType="1">
            <cr:reactionInfo dateUtc="2025-10-29T23:42:06Z">
              <cr:user userId="82d59326746b7c9b" userProvider="Windows Live" userName="Sunny Tseng"/>
            </cr:reactionInfo>
          </cr:reaction>
        </cr:reactions>
      </w16:ext>
    </w16cex:extLst>
  </w16cex:commentExtensible>
  <w16cex:commentExtensible w16cex:durableId="524EE8C7" w16cex:dateUtc="2025-12-05T19:53:00Z"/>
  <w16cex:commentExtensible w16cex:durableId="5DF954E5" w16cex:dateUtc="2025-12-09T06:02:00Z"/>
  <w16cex:commentExtensible w16cex:durableId="4872F89A" w16cex:dateUtc="2025-12-09T06:04:00Z"/>
  <w16cex:commentExtensible w16cex:durableId="2B9F916B" w16cex:dateUtc="2025-09-30T18:34:00Z"/>
  <w16cex:commentExtensible w16cex:durableId="3BA0F13A" w16cex:dateUtc="2025-12-09T06:06:00Z"/>
  <w16cex:commentExtensible w16cex:durableId="355B1477" w16cex:dateUtc="2025-12-05T22:04:00Z"/>
  <w16cex:commentExtensible w16cex:durableId="2F682185" w16cex:dateUtc="2025-12-05T22:05:00Z"/>
  <w16cex:commentExtensible w16cex:durableId="36DFB0A4" w16cex:dateUtc="2025-09-30T18:55:00Z"/>
  <w16cex:commentExtensible w16cex:durableId="0CBE1A26" w16cex:dateUtc="2025-11-19T19:16:00Z"/>
  <w16cex:commentExtensible w16cex:durableId="2507B8E5" w16cex:dateUtc="2025-12-03T06:19:00Z"/>
  <w16cex:commentExtensible w16cex:durableId="526B3A8F" w16cex:dateUtc="2025-12-03T06:21:00Z"/>
  <w16cex:commentExtensible w16cex:durableId="34B7D6A2" w16cex:dateUtc="2025-12-09T06:22:00Z"/>
  <w16cex:commentExtensible w16cex:durableId="58D91802" w16cex:dateUtc="2025-12-05T22:17:00Z"/>
  <w16cex:commentExtensible w16cex:durableId="3CFC08F8" w16cex:dateUtc="2025-12-05T22:32:00Z"/>
  <w16cex:commentExtensible w16cex:durableId="248BAA73" w16cex:dateUtc="2025-12-05T22:21:00Z"/>
  <w16cex:commentExtensible w16cex:durableId="44FFF069" w16cex:dateUtc="2025-12-05T22:21:00Z"/>
  <w16cex:commentExtensible w16cex:durableId="23041229" w16cex:dateUtc="2025-12-05T22:22:00Z"/>
  <w16cex:commentExtensible w16cex:durableId="07C414EA" w16cex:dateUtc="2025-12-05T22:24:00Z"/>
  <w16cex:commentExtensible w16cex:durableId="1DDC6078" w16cex:dateUtc="2025-12-05T22:26:00Z"/>
  <w16cex:commentExtensible w16cex:durableId="47DB5AA2" w16cex:dateUtc="2025-12-05T22:29:00Z"/>
  <w16cex:commentExtensible w16cex:durableId="2C1B520D" w16cex:dateUtc="2025-12-08T22:46:00Z"/>
  <w16cex:commentExtensible w16cex:durableId="7044C0A0" w16cex:dateUtc="2025-12-08T22:36:00Z"/>
  <w16cex:commentExtensible w16cex:durableId="6AC3D874" w16cex:dateUtc="2025-12-05T22:48:00Z"/>
  <w16cex:commentExtensible w16cex:durableId="442DCEE4" w16cex:dateUtc="2025-12-05T22:45:00Z"/>
  <w16cex:commentExtensible w16cex:durableId="653D4AD8" w16cex:dateUtc="2025-12-05T22:50:00Z"/>
  <w16cex:commentExtensible w16cex:durableId="0BAECB3D" w16cex:dateUtc="2025-12-05T22:56:00Z"/>
  <w16cex:commentExtensible w16cex:durableId="4329C473" w16cex:dateUtc="2025-12-05T22:58:00Z"/>
  <w16cex:commentExtensible w16cex:durableId="378AFB0A" w16cex:dateUtc="2025-12-08T22:52:00Z"/>
  <w16cex:commentExtensible w16cex:durableId="0B21BD68" w16cex:dateUtc="2025-12-05T23:01:00Z"/>
  <w16cex:commentExtensible w16cex:durableId="37F48531" w16cex:dateUtc="2025-12-05T00:58:00Z"/>
  <w16cex:commentExtensible w16cex:durableId="17302592" w16cex:dateUtc="2025-12-09T05:47:00Z"/>
  <w16cex:commentExtensible w16cex:durableId="16EA5631" w16cex:dateUtc="2025-12-08T22:55:00Z"/>
  <w16cex:commentExtensible w16cex:durableId="0CA912D3" w16cex:dateUtc="2025-12-09T05:39:00Z"/>
  <w16cex:commentExtensible w16cex:durableId="4738C8AE" w16cex:dateUtc="2025-12-09T05:45:00Z"/>
  <w16cex:commentExtensible w16cex:durableId="273548E8" w16cex:dateUtc="2025-12-09T05:50:00Z"/>
  <w16cex:commentExtensible w16cex:durableId="64E9BB7A" w16cex:dateUtc="2025-12-09T05:51:00Z"/>
  <w16cex:commentExtensible w16cex:durableId="6EDA6741" w16cex:dateUtc="2025-12-05T20:04:00Z"/>
  <w16cex:commentExtensible w16cex:durableId="4CD39453" w16cex:dateUtc="2025-12-05T20:27:00Z"/>
  <w16cex:commentExtensible w16cex:durableId="6EDA1FB1" w16cex:dateUtc="2025-12-05T20:48:00Z"/>
  <w16cex:commentExtensible w16cex:durableId="25DE3D6D" w16cex:dateUtc="2025-12-05T20:51:00Z"/>
  <w16cex:commentExtensible w16cex:durableId="69EA7429" w16cex:dateUtc="2025-12-05T21:56:00Z"/>
  <w16cex:commentExtensible w16cex:durableId="7A67879F" w16cex:dateUtc="2025-12-05T20:53:00Z"/>
  <w16cex:commentExtensible w16cex:durableId="13BE0C27" w16cex:dateUtc="2025-12-05T20:55:00Z"/>
  <w16cex:commentExtensible w16cex:durableId="0CFCE0E3" w16cex:dateUtc="2025-12-05T20:57:00Z"/>
  <w16cex:commentExtensible w16cex:durableId="2C417F2D" w16cex:dateUtc="2025-09-22T2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B46F713" w16cid:durableId="0779E04A"/>
  <w16cid:commentId w16cid:paraId="3C200BA2" w16cid:durableId="524EE8C7"/>
  <w16cid:commentId w16cid:paraId="780A66B4" w16cid:durableId="5DF954E5"/>
  <w16cid:commentId w16cid:paraId="439FAFFA" w16cid:durableId="4872F89A"/>
  <w16cid:commentId w16cid:paraId="03070FBC" w16cid:durableId="2B9F916B"/>
  <w16cid:commentId w16cid:paraId="2B24C5B5" w16cid:durableId="3BA0F13A"/>
  <w16cid:commentId w16cid:paraId="57983BE3" w16cid:durableId="355B1477"/>
  <w16cid:commentId w16cid:paraId="6C65052F" w16cid:durableId="2F682185"/>
  <w16cid:commentId w16cid:paraId="584A2589" w16cid:durableId="36DFB0A4"/>
  <w16cid:commentId w16cid:paraId="26F4C142" w16cid:durableId="0CBE1A26"/>
  <w16cid:commentId w16cid:paraId="0A4B248D" w16cid:durableId="2507B8E5"/>
  <w16cid:commentId w16cid:paraId="79780ADA" w16cid:durableId="526B3A8F"/>
  <w16cid:commentId w16cid:paraId="138E7125" w16cid:durableId="34B7D6A2"/>
  <w16cid:commentId w16cid:paraId="72E2E6AC" w16cid:durableId="58D91802"/>
  <w16cid:commentId w16cid:paraId="243CCAA4" w16cid:durableId="3CFC08F8"/>
  <w16cid:commentId w16cid:paraId="01DD7A97" w16cid:durableId="248BAA73"/>
  <w16cid:commentId w16cid:paraId="1025306B" w16cid:durableId="44FFF069"/>
  <w16cid:commentId w16cid:paraId="02DE87A6" w16cid:durableId="23041229"/>
  <w16cid:commentId w16cid:paraId="2920D248" w16cid:durableId="07C414EA"/>
  <w16cid:commentId w16cid:paraId="31805F64" w16cid:durableId="1DDC6078"/>
  <w16cid:commentId w16cid:paraId="5FB9D0CE" w16cid:durableId="47DB5AA2"/>
  <w16cid:commentId w16cid:paraId="6FDEBA3C" w16cid:durableId="2C1B520D"/>
  <w16cid:commentId w16cid:paraId="2D7FE64E" w16cid:durableId="7044C0A0"/>
  <w16cid:commentId w16cid:paraId="1863A9B2" w16cid:durableId="6AC3D874"/>
  <w16cid:commentId w16cid:paraId="731D486E" w16cid:durableId="442DCEE4"/>
  <w16cid:commentId w16cid:paraId="5B591D02" w16cid:durableId="653D4AD8"/>
  <w16cid:commentId w16cid:paraId="19CFCBE5" w16cid:durableId="0BAECB3D"/>
  <w16cid:commentId w16cid:paraId="095EA010" w16cid:durableId="4329C473"/>
  <w16cid:commentId w16cid:paraId="1565939C" w16cid:durableId="378AFB0A"/>
  <w16cid:commentId w16cid:paraId="717D6FA9" w16cid:durableId="0B21BD68"/>
  <w16cid:commentId w16cid:paraId="2C4C1A48" w16cid:durableId="37F48531"/>
  <w16cid:commentId w16cid:paraId="0C36A2B0" w16cid:durableId="17302592"/>
  <w16cid:commentId w16cid:paraId="7FE0580F" w16cid:durableId="16EA5631"/>
  <w16cid:commentId w16cid:paraId="37FD74FC" w16cid:durableId="0CA912D3"/>
  <w16cid:commentId w16cid:paraId="189F6F90" w16cid:durableId="4738C8AE"/>
  <w16cid:commentId w16cid:paraId="52D906B9" w16cid:durableId="273548E8"/>
  <w16cid:commentId w16cid:paraId="51CA9FB4" w16cid:durableId="64E9BB7A"/>
  <w16cid:commentId w16cid:paraId="1DCC9737" w16cid:durableId="6EDA6741"/>
  <w16cid:commentId w16cid:paraId="186BBDF3" w16cid:durableId="4CD39453"/>
  <w16cid:commentId w16cid:paraId="2324C303" w16cid:durableId="6EDA1FB1"/>
  <w16cid:commentId w16cid:paraId="38F036D9" w16cid:durableId="25DE3D6D"/>
  <w16cid:commentId w16cid:paraId="00839C50" w16cid:durableId="69EA7429"/>
  <w16cid:commentId w16cid:paraId="53A01AFE" w16cid:durableId="7A67879F"/>
  <w16cid:commentId w16cid:paraId="1508C28E" w16cid:durableId="13BE0C27"/>
  <w16cid:commentId w16cid:paraId="6E8547A9" w16cid:durableId="0CFCE0E3"/>
  <w16cid:commentId w16cid:paraId="11F17C01" w16cid:durableId="2C417F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3CBAD7" w14:textId="77777777" w:rsidR="00412101" w:rsidRDefault="00412101" w:rsidP="00F5046C">
      <w:pPr>
        <w:spacing w:after="0" w:line="240" w:lineRule="auto"/>
      </w:pPr>
      <w:r>
        <w:separator/>
      </w:r>
    </w:p>
  </w:endnote>
  <w:endnote w:type="continuationSeparator" w:id="0">
    <w:p w14:paraId="211EEC33" w14:textId="77777777" w:rsidR="00412101" w:rsidRDefault="00412101"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7F4EB3" w14:textId="77777777" w:rsidR="00412101" w:rsidRDefault="00412101" w:rsidP="00F5046C">
      <w:pPr>
        <w:spacing w:after="0" w:line="240" w:lineRule="auto"/>
      </w:pPr>
      <w:r>
        <w:separator/>
      </w:r>
    </w:p>
  </w:footnote>
  <w:footnote w:type="continuationSeparator" w:id="0">
    <w:p w14:paraId="0A24BCB9" w14:textId="77777777" w:rsidR="00412101" w:rsidRDefault="00412101"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9F19E9"/>
    <w:multiLevelType w:val="hybridMultilevel"/>
    <w:tmpl w:val="5BF2BB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F343822"/>
    <w:multiLevelType w:val="hybridMultilevel"/>
    <w:tmpl w:val="6FDE021E"/>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FF2597"/>
    <w:multiLevelType w:val="multilevel"/>
    <w:tmpl w:val="96D88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C980593"/>
    <w:multiLevelType w:val="hybridMultilevel"/>
    <w:tmpl w:val="5BF2BB6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20"/>
  </w:num>
  <w:num w:numId="2" w16cid:durableId="248079909">
    <w:abstractNumId w:val="14"/>
  </w:num>
  <w:num w:numId="3" w16cid:durableId="1227762508">
    <w:abstractNumId w:val="0"/>
  </w:num>
  <w:num w:numId="4" w16cid:durableId="1811556212">
    <w:abstractNumId w:val="21"/>
  </w:num>
  <w:num w:numId="5" w16cid:durableId="1258438381">
    <w:abstractNumId w:val="2"/>
  </w:num>
  <w:num w:numId="6" w16cid:durableId="605119169">
    <w:abstractNumId w:val="16"/>
  </w:num>
  <w:num w:numId="7" w16cid:durableId="1439451205">
    <w:abstractNumId w:val="19"/>
  </w:num>
  <w:num w:numId="8" w16cid:durableId="907571064">
    <w:abstractNumId w:val="15"/>
  </w:num>
  <w:num w:numId="9" w16cid:durableId="1540632571">
    <w:abstractNumId w:val="23"/>
  </w:num>
  <w:num w:numId="10" w16cid:durableId="798230614">
    <w:abstractNumId w:val="3"/>
  </w:num>
  <w:num w:numId="11" w16cid:durableId="1747875543">
    <w:abstractNumId w:val="17"/>
  </w:num>
  <w:num w:numId="12" w16cid:durableId="494151392">
    <w:abstractNumId w:val="7"/>
  </w:num>
  <w:num w:numId="13" w16cid:durableId="17657926">
    <w:abstractNumId w:val="18"/>
  </w:num>
  <w:num w:numId="14" w16cid:durableId="1319533442">
    <w:abstractNumId w:val="4"/>
  </w:num>
  <w:num w:numId="15" w16cid:durableId="1424960772">
    <w:abstractNumId w:val="22"/>
  </w:num>
  <w:num w:numId="16" w16cid:durableId="1633364302">
    <w:abstractNumId w:val="1"/>
  </w:num>
  <w:num w:numId="17" w16cid:durableId="1788696222">
    <w:abstractNumId w:val="11"/>
  </w:num>
  <w:num w:numId="18" w16cid:durableId="1361278471">
    <w:abstractNumId w:val="5"/>
  </w:num>
  <w:num w:numId="19" w16cid:durableId="1972393353">
    <w:abstractNumId w:val="8"/>
  </w:num>
  <w:num w:numId="20" w16cid:durableId="1401098954">
    <w:abstractNumId w:val="6"/>
  </w:num>
  <w:num w:numId="21" w16cid:durableId="1567834700">
    <w:abstractNumId w:val="13"/>
  </w:num>
  <w:num w:numId="22" w16cid:durableId="852496943">
    <w:abstractNumId w:val="9"/>
  </w:num>
  <w:num w:numId="23" w16cid:durableId="1500538330">
    <w:abstractNumId w:val="10"/>
  </w:num>
  <w:num w:numId="24" w16cid:durableId="123674264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Bryan">
    <w15:presenceInfo w15:providerId="AD" w15:userId="S::hbryan@unbc.ca::42622438-1f75-48af-acab-6c4e467dfa92"/>
  </w15:person>
  <w15:person w15:author="Ken Otter">
    <w15:presenceInfo w15:providerId="AD" w15:userId="S::otterk@unbc.ca::89473253-0c90-4b01-b5e3-396c8b51a7b3"/>
  </w15:person>
  <w15:person w15:author="Sunny Tseng">
    <w15:presenceInfo w15:providerId="Windows Live" w15:userId="82d59326746b7c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23"/>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5BA7"/>
    <w:rsid w:val="000173A6"/>
    <w:rsid w:val="000210EA"/>
    <w:rsid w:val="00037519"/>
    <w:rsid w:val="00043B81"/>
    <w:rsid w:val="00055C7E"/>
    <w:rsid w:val="00065640"/>
    <w:rsid w:val="00073B31"/>
    <w:rsid w:val="00081421"/>
    <w:rsid w:val="000A3D3B"/>
    <w:rsid w:val="000B15B5"/>
    <w:rsid w:val="000B5E36"/>
    <w:rsid w:val="000B6242"/>
    <w:rsid w:val="000C1A7C"/>
    <w:rsid w:val="000C1E53"/>
    <w:rsid w:val="000C4E5F"/>
    <w:rsid w:val="000D5104"/>
    <w:rsid w:val="000D7A1B"/>
    <w:rsid w:val="000E0AF2"/>
    <w:rsid w:val="000F25F6"/>
    <w:rsid w:val="000F26E1"/>
    <w:rsid w:val="000F4F3C"/>
    <w:rsid w:val="001014C4"/>
    <w:rsid w:val="00110D2A"/>
    <w:rsid w:val="001142E3"/>
    <w:rsid w:val="00120631"/>
    <w:rsid w:val="001238DE"/>
    <w:rsid w:val="0012429B"/>
    <w:rsid w:val="001244E3"/>
    <w:rsid w:val="0013079F"/>
    <w:rsid w:val="00152269"/>
    <w:rsid w:val="00167387"/>
    <w:rsid w:val="00167888"/>
    <w:rsid w:val="00170894"/>
    <w:rsid w:val="001712F8"/>
    <w:rsid w:val="00177289"/>
    <w:rsid w:val="0018273D"/>
    <w:rsid w:val="0018449A"/>
    <w:rsid w:val="00191307"/>
    <w:rsid w:val="001924F0"/>
    <w:rsid w:val="0019669A"/>
    <w:rsid w:val="001972D9"/>
    <w:rsid w:val="001A2E66"/>
    <w:rsid w:val="001A3538"/>
    <w:rsid w:val="001B5B98"/>
    <w:rsid w:val="001C26CB"/>
    <w:rsid w:val="001C7D90"/>
    <w:rsid w:val="001D0112"/>
    <w:rsid w:val="001D5915"/>
    <w:rsid w:val="001D78FE"/>
    <w:rsid w:val="001D7D98"/>
    <w:rsid w:val="001E2F5F"/>
    <w:rsid w:val="001F2ADB"/>
    <w:rsid w:val="001F5C62"/>
    <w:rsid w:val="001F6F24"/>
    <w:rsid w:val="001F79A2"/>
    <w:rsid w:val="00201082"/>
    <w:rsid w:val="002049B9"/>
    <w:rsid w:val="00205490"/>
    <w:rsid w:val="00206295"/>
    <w:rsid w:val="00211AC0"/>
    <w:rsid w:val="00212D23"/>
    <w:rsid w:val="00214AE0"/>
    <w:rsid w:val="00216BAD"/>
    <w:rsid w:val="00224FFF"/>
    <w:rsid w:val="002258E4"/>
    <w:rsid w:val="0023147E"/>
    <w:rsid w:val="00236114"/>
    <w:rsid w:val="00236C68"/>
    <w:rsid w:val="002458A3"/>
    <w:rsid w:val="00251650"/>
    <w:rsid w:val="002552D5"/>
    <w:rsid w:val="00255820"/>
    <w:rsid w:val="00257A46"/>
    <w:rsid w:val="00270F58"/>
    <w:rsid w:val="00274F1E"/>
    <w:rsid w:val="00275F33"/>
    <w:rsid w:val="00275F73"/>
    <w:rsid w:val="00280EBF"/>
    <w:rsid w:val="00285A49"/>
    <w:rsid w:val="00286DEC"/>
    <w:rsid w:val="002875A5"/>
    <w:rsid w:val="002909BA"/>
    <w:rsid w:val="00295A71"/>
    <w:rsid w:val="00296A68"/>
    <w:rsid w:val="002A5877"/>
    <w:rsid w:val="002B4269"/>
    <w:rsid w:val="002B797C"/>
    <w:rsid w:val="002C1391"/>
    <w:rsid w:val="002C1DC0"/>
    <w:rsid w:val="002D2C90"/>
    <w:rsid w:val="002D2E72"/>
    <w:rsid w:val="00300B5C"/>
    <w:rsid w:val="00301A44"/>
    <w:rsid w:val="0030762F"/>
    <w:rsid w:val="00316955"/>
    <w:rsid w:val="00321930"/>
    <w:rsid w:val="00324D7E"/>
    <w:rsid w:val="00326F0F"/>
    <w:rsid w:val="003279D5"/>
    <w:rsid w:val="00337E17"/>
    <w:rsid w:val="00342396"/>
    <w:rsid w:val="003571E8"/>
    <w:rsid w:val="00357890"/>
    <w:rsid w:val="003602C4"/>
    <w:rsid w:val="00370520"/>
    <w:rsid w:val="00372133"/>
    <w:rsid w:val="00374D15"/>
    <w:rsid w:val="00376A09"/>
    <w:rsid w:val="003851EB"/>
    <w:rsid w:val="00386C4C"/>
    <w:rsid w:val="003942E5"/>
    <w:rsid w:val="00394C8D"/>
    <w:rsid w:val="00396741"/>
    <w:rsid w:val="003A02AD"/>
    <w:rsid w:val="003A31FF"/>
    <w:rsid w:val="003A50B6"/>
    <w:rsid w:val="003A535C"/>
    <w:rsid w:val="003B4035"/>
    <w:rsid w:val="003B7633"/>
    <w:rsid w:val="003C4AE8"/>
    <w:rsid w:val="003C6B5F"/>
    <w:rsid w:val="003D1E2E"/>
    <w:rsid w:val="003D4837"/>
    <w:rsid w:val="003D76BE"/>
    <w:rsid w:val="003E26C3"/>
    <w:rsid w:val="003E573B"/>
    <w:rsid w:val="003F13F3"/>
    <w:rsid w:val="003F40AB"/>
    <w:rsid w:val="00401789"/>
    <w:rsid w:val="00406172"/>
    <w:rsid w:val="00412101"/>
    <w:rsid w:val="0041514A"/>
    <w:rsid w:val="0042335D"/>
    <w:rsid w:val="00432F89"/>
    <w:rsid w:val="004427F3"/>
    <w:rsid w:val="00457671"/>
    <w:rsid w:val="00466086"/>
    <w:rsid w:val="004717D3"/>
    <w:rsid w:val="00472F50"/>
    <w:rsid w:val="00473BFE"/>
    <w:rsid w:val="004827C1"/>
    <w:rsid w:val="004840FD"/>
    <w:rsid w:val="00484CBA"/>
    <w:rsid w:val="00487BB0"/>
    <w:rsid w:val="004930D7"/>
    <w:rsid w:val="004A124C"/>
    <w:rsid w:val="004A196F"/>
    <w:rsid w:val="004A3302"/>
    <w:rsid w:val="004B5EBC"/>
    <w:rsid w:val="004C010E"/>
    <w:rsid w:val="004C096C"/>
    <w:rsid w:val="004C7831"/>
    <w:rsid w:val="004D1A90"/>
    <w:rsid w:val="004D4F56"/>
    <w:rsid w:val="004D50C8"/>
    <w:rsid w:val="004E1FF4"/>
    <w:rsid w:val="004E46E1"/>
    <w:rsid w:val="004F47DC"/>
    <w:rsid w:val="004F5DF3"/>
    <w:rsid w:val="00505AF8"/>
    <w:rsid w:val="0051041B"/>
    <w:rsid w:val="005115A4"/>
    <w:rsid w:val="00511CE8"/>
    <w:rsid w:val="00513EA9"/>
    <w:rsid w:val="00514075"/>
    <w:rsid w:val="00517D8F"/>
    <w:rsid w:val="005214F9"/>
    <w:rsid w:val="0052351B"/>
    <w:rsid w:val="00523698"/>
    <w:rsid w:val="00525AAD"/>
    <w:rsid w:val="00526232"/>
    <w:rsid w:val="00526E45"/>
    <w:rsid w:val="00530900"/>
    <w:rsid w:val="0053767B"/>
    <w:rsid w:val="0054289A"/>
    <w:rsid w:val="005513C1"/>
    <w:rsid w:val="005602F7"/>
    <w:rsid w:val="00561E69"/>
    <w:rsid w:val="00562982"/>
    <w:rsid w:val="00566B02"/>
    <w:rsid w:val="005721EF"/>
    <w:rsid w:val="0057690A"/>
    <w:rsid w:val="00576D2A"/>
    <w:rsid w:val="005815E1"/>
    <w:rsid w:val="00584B3E"/>
    <w:rsid w:val="0058502B"/>
    <w:rsid w:val="0058754F"/>
    <w:rsid w:val="00590158"/>
    <w:rsid w:val="00590A23"/>
    <w:rsid w:val="00590E03"/>
    <w:rsid w:val="005A3351"/>
    <w:rsid w:val="005A53FE"/>
    <w:rsid w:val="005B0E6F"/>
    <w:rsid w:val="005B2D35"/>
    <w:rsid w:val="005B5528"/>
    <w:rsid w:val="005C011C"/>
    <w:rsid w:val="005C0911"/>
    <w:rsid w:val="005C65E1"/>
    <w:rsid w:val="005D2EE6"/>
    <w:rsid w:val="005E3913"/>
    <w:rsid w:val="005F5FA4"/>
    <w:rsid w:val="00604F11"/>
    <w:rsid w:val="006066D5"/>
    <w:rsid w:val="00613EBE"/>
    <w:rsid w:val="006145A7"/>
    <w:rsid w:val="00622479"/>
    <w:rsid w:val="0063114B"/>
    <w:rsid w:val="006337FF"/>
    <w:rsid w:val="00634D24"/>
    <w:rsid w:val="00635C76"/>
    <w:rsid w:val="00635DCD"/>
    <w:rsid w:val="00642B0D"/>
    <w:rsid w:val="00646471"/>
    <w:rsid w:val="006569E1"/>
    <w:rsid w:val="00680650"/>
    <w:rsid w:val="006826FB"/>
    <w:rsid w:val="00683488"/>
    <w:rsid w:val="0068350C"/>
    <w:rsid w:val="00684750"/>
    <w:rsid w:val="00685143"/>
    <w:rsid w:val="00685509"/>
    <w:rsid w:val="00690DDE"/>
    <w:rsid w:val="00691191"/>
    <w:rsid w:val="00691F50"/>
    <w:rsid w:val="006931A2"/>
    <w:rsid w:val="00694D10"/>
    <w:rsid w:val="00695A58"/>
    <w:rsid w:val="00695C9E"/>
    <w:rsid w:val="00696C74"/>
    <w:rsid w:val="006B0FF7"/>
    <w:rsid w:val="006B25B9"/>
    <w:rsid w:val="006B5E09"/>
    <w:rsid w:val="006D0809"/>
    <w:rsid w:val="006D0D9B"/>
    <w:rsid w:val="006D3DD0"/>
    <w:rsid w:val="006E1FF3"/>
    <w:rsid w:val="006E30DB"/>
    <w:rsid w:val="006E5FDA"/>
    <w:rsid w:val="006E5FEC"/>
    <w:rsid w:val="006F1F3F"/>
    <w:rsid w:val="006F38AA"/>
    <w:rsid w:val="00700BD8"/>
    <w:rsid w:val="00701494"/>
    <w:rsid w:val="00707274"/>
    <w:rsid w:val="00707CCB"/>
    <w:rsid w:val="0071015E"/>
    <w:rsid w:val="00723AF4"/>
    <w:rsid w:val="007318DD"/>
    <w:rsid w:val="00733BC1"/>
    <w:rsid w:val="00740CDE"/>
    <w:rsid w:val="00743F39"/>
    <w:rsid w:val="0074564A"/>
    <w:rsid w:val="007473D9"/>
    <w:rsid w:val="00753CCC"/>
    <w:rsid w:val="007606BD"/>
    <w:rsid w:val="00762858"/>
    <w:rsid w:val="00775B84"/>
    <w:rsid w:val="007805E7"/>
    <w:rsid w:val="007830CB"/>
    <w:rsid w:val="00793274"/>
    <w:rsid w:val="00794DFF"/>
    <w:rsid w:val="007A5486"/>
    <w:rsid w:val="007B0A58"/>
    <w:rsid w:val="007B1244"/>
    <w:rsid w:val="007B180C"/>
    <w:rsid w:val="007B2A88"/>
    <w:rsid w:val="007B448F"/>
    <w:rsid w:val="007D145B"/>
    <w:rsid w:val="007D1EB5"/>
    <w:rsid w:val="007D3A1D"/>
    <w:rsid w:val="007E1F9B"/>
    <w:rsid w:val="007E5215"/>
    <w:rsid w:val="007F2394"/>
    <w:rsid w:val="007F34B7"/>
    <w:rsid w:val="00814CD1"/>
    <w:rsid w:val="0081641C"/>
    <w:rsid w:val="00816DCD"/>
    <w:rsid w:val="008172EA"/>
    <w:rsid w:val="0082153B"/>
    <w:rsid w:val="0082266B"/>
    <w:rsid w:val="008340CD"/>
    <w:rsid w:val="00840136"/>
    <w:rsid w:val="00841AC0"/>
    <w:rsid w:val="00847D15"/>
    <w:rsid w:val="00855680"/>
    <w:rsid w:val="0086199F"/>
    <w:rsid w:val="00861F75"/>
    <w:rsid w:val="00864446"/>
    <w:rsid w:val="008728B2"/>
    <w:rsid w:val="00873893"/>
    <w:rsid w:val="00874A04"/>
    <w:rsid w:val="00885212"/>
    <w:rsid w:val="00887552"/>
    <w:rsid w:val="008907A3"/>
    <w:rsid w:val="008907E5"/>
    <w:rsid w:val="008A1EF9"/>
    <w:rsid w:val="008A2E3A"/>
    <w:rsid w:val="008B110D"/>
    <w:rsid w:val="008B1364"/>
    <w:rsid w:val="008B34DE"/>
    <w:rsid w:val="008B445E"/>
    <w:rsid w:val="008B5FAE"/>
    <w:rsid w:val="008B68F0"/>
    <w:rsid w:val="008B7C5C"/>
    <w:rsid w:val="008C33DD"/>
    <w:rsid w:val="008D3CF3"/>
    <w:rsid w:val="008D4410"/>
    <w:rsid w:val="008E3215"/>
    <w:rsid w:val="008E6844"/>
    <w:rsid w:val="008F1D6E"/>
    <w:rsid w:val="00901DE3"/>
    <w:rsid w:val="00902331"/>
    <w:rsid w:val="00904063"/>
    <w:rsid w:val="00906158"/>
    <w:rsid w:val="00906E66"/>
    <w:rsid w:val="00910ADF"/>
    <w:rsid w:val="00914B3F"/>
    <w:rsid w:val="00934406"/>
    <w:rsid w:val="00936C3A"/>
    <w:rsid w:val="009370D7"/>
    <w:rsid w:val="00942EDE"/>
    <w:rsid w:val="00943A17"/>
    <w:rsid w:val="00947B32"/>
    <w:rsid w:val="009502AF"/>
    <w:rsid w:val="00951039"/>
    <w:rsid w:val="00952C87"/>
    <w:rsid w:val="009548E8"/>
    <w:rsid w:val="009669E7"/>
    <w:rsid w:val="009711EF"/>
    <w:rsid w:val="0098384F"/>
    <w:rsid w:val="0098424F"/>
    <w:rsid w:val="00985B85"/>
    <w:rsid w:val="00987ED8"/>
    <w:rsid w:val="0099060D"/>
    <w:rsid w:val="00997E4E"/>
    <w:rsid w:val="009A0DD3"/>
    <w:rsid w:val="009A7004"/>
    <w:rsid w:val="009B2B62"/>
    <w:rsid w:val="009B5FAC"/>
    <w:rsid w:val="009D4F20"/>
    <w:rsid w:val="009E19B9"/>
    <w:rsid w:val="009E27D9"/>
    <w:rsid w:val="009E298B"/>
    <w:rsid w:val="009F1491"/>
    <w:rsid w:val="009F29F0"/>
    <w:rsid w:val="00A35981"/>
    <w:rsid w:val="00A35C40"/>
    <w:rsid w:val="00A40142"/>
    <w:rsid w:val="00A419C4"/>
    <w:rsid w:val="00A42209"/>
    <w:rsid w:val="00A51991"/>
    <w:rsid w:val="00A53E6E"/>
    <w:rsid w:val="00A54D50"/>
    <w:rsid w:val="00A65760"/>
    <w:rsid w:val="00A679B9"/>
    <w:rsid w:val="00A703C5"/>
    <w:rsid w:val="00A70D24"/>
    <w:rsid w:val="00A73D07"/>
    <w:rsid w:val="00A75865"/>
    <w:rsid w:val="00A75D33"/>
    <w:rsid w:val="00A84FE5"/>
    <w:rsid w:val="00A85850"/>
    <w:rsid w:val="00A93751"/>
    <w:rsid w:val="00A9778F"/>
    <w:rsid w:val="00AA1920"/>
    <w:rsid w:val="00AA3021"/>
    <w:rsid w:val="00AA4A1A"/>
    <w:rsid w:val="00AA6008"/>
    <w:rsid w:val="00AB207B"/>
    <w:rsid w:val="00AC1161"/>
    <w:rsid w:val="00AC384B"/>
    <w:rsid w:val="00AD11CB"/>
    <w:rsid w:val="00AE145F"/>
    <w:rsid w:val="00AE1E3F"/>
    <w:rsid w:val="00AF46DD"/>
    <w:rsid w:val="00B01635"/>
    <w:rsid w:val="00B02E58"/>
    <w:rsid w:val="00B045A0"/>
    <w:rsid w:val="00B04AA3"/>
    <w:rsid w:val="00B067DB"/>
    <w:rsid w:val="00B17D75"/>
    <w:rsid w:val="00B212AF"/>
    <w:rsid w:val="00B50F57"/>
    <w:rsid w:val="00B528E2"/>
    <w:rsid w:val="00B55298"/>
    <w:rsid w:val="00B60063"/>
    <w:rsid w:val="00B6390D"/>
    <w:rsid w:val="00B654E1"/>
    <w:rsid w:val="00B70F50"/>
    <w:rsid w:val="00B71BBA"/>
    <w:rsid w:val="00B725F5"/>
    <w:rsid w:val="00B7721D"/>
    <w:rsid w:val="00B77768"/>
    <w:rsid w:val="00B81A4D"/>
    <w:rsid w:val="00B83875"/>
    <w:rsid w:val="00B87EDD"/>
    <w:rsid w:val="00B925FE"/>
    <w:rsid w:val="00BA2344"/>
    <w:rsid w:val="00BA56EE"/>
    <w:rsid w:val="00BB1C22"/>
    <w:rsid w:val="00BC7E86"/>
    <w:rsid w:val="00BD07A4"/>
    <w:rsid w:val="00BD7827"/>
    <w:rsid w:val="00BE2D83"/>
    <w:rsid w:val="00BF4755"/>
    <w:rsid w:val="00BF55A5"/>
    <w:rsid w:val="00BF5B7C"/>
    <w:rsid w:val="00C047C9"/>
    <w:rsid w:val="00C12E26"/>
    <w:rsid w:val="00C1577F"/>
    <w:rsid w:val="00C23B3D"/>
    <w:rsid w:val="00C24E70"/>
    <w:rsid w:val="00C25AA2"/>
    <w:rsid w:val="00C35B60"/>
    <w:rsid w:val="00C36262"/>
    <w:rsid w:val="00C3634C"/>
    <w:rsid w:val="00C37830"/>
    <w:rsid w:val="00C41668"/>
    <w:rsid w:val="00C41711"/>
    <w:rsid w:val="00C50947"/>
    <w:rsid w:val="00C515D3"/>
    <w:rsid w:val="00C532EF"/>
    <w:rsid w:val="00C55800"/>
    <w:rsid w:val="00C57085"/>
    <w:rsid w:val="00C57AD3"/>
    <w:rsid w:val="00C611F6"/>
    <w:rsid w:val="00C64DEB"/>
    <w:rsid w:val="00C71E44"/>
    <w:rsid w:val="00C7641C"/>
    <w:rsid w:val="00C77081"/>
    <w:rsid w:val="00C83272"/>
    <w:rsid w:val="00C948F8"/>
    <w:rsid w:val="00C951BD"/>
    <w:rsid w:val="00C97236"/>
    <w:rsid w:val="00CB2D62"/>
    <w:rsid w:val="00CB47C3"/>
    <w:rsid w:val="00CB4E0E"/>
    <w:rsid w:val="00CC2D62"/>
    <w:rsid w:val="00CC3409"/>
    <w:rsid w:val="00CC560F"/>
    <w:rsid w:val="00CC6456"/>
    <w:rsid w:val="00CD0E13"/>
    <w:rsid w:val="00CD2A8E"/>
    <w:rsid w:val="00CE02FB"/>
    <w:rsid w:val="00CE13CF"/>
    <w:rsid w:val="00CE60EE"/>
    <w:rsid w:val="00CF651D"/>
    <w:rsid w:val="00D02DDF"/>
    <w:rsid w:val="00D0415C"/>
    <w:rsid w:val="00D05985"/>
    <w:rsid w:val="00D07EBC"/>
    <w:rsid w:val="00D167BD"/>
    <w:rsid w:val="00D210E8"/>
    <w:rsid w:val="00D23DC9"/>
    <w:rsid w:val="00D25408"/>
    <w:rsid w:val="00D25B95"/>
    <w:rsid w:val="00D319E5"/>
    <w:rsid w:val="00D4111B"/>
    <w:rsid w:val="00D4321F"/>
    <w:rsid w:val="00D452A5"/>
    <w:rsid w:val="00D45380"/>
    <w:rsid w:val="00D57E2F"/>
    <w:rsid w:val="00D61F48"/>
    <w:rsid w:val="00D63E27"/>
    <w:rsid w:val="00D66E34"/>
    <w:rsid w:val="00D7368A"/>
    <w:rsid w:val="00D746BC"/>
    <w:rsid w:val="00D805A9"/>
    <w:rsid w:val="00D833DC"/>
    <w:rsid w:val="00DA0237"/>
    <w:rsid w:val="00DA1AC3"/>
    <w:rsid w:val="00DA3630"/>
    <w:rsid w:val="00DA390F"/>
    <w:rsid w:val="00DA5A84"/>
    <w:rsid w:val="00DB212D"/>
    <w:rsid w:val="00DB513F"/>
    <w:rsid w:val="00DB5F97"/>
    <w:rsid w:val="00DC0D11"/>
    <w:rsid w:val="00DC289B"/>
    <w:rsid w:val="00DD4283"/>
    <w:rsid w:val="00DE0AAF"/>
    <w:rsid w:val="00DE0B4E"/>
    <w:rsid w:val="00DE30CA"/>
    <w:rsid w:val="00E006F6"/>
    <w:rsid w:val="00E00B01"/>
    <w:rsid w:val="00E011E0"/>
    <w:rsid w:val="00E11D62"/>
    <w:rsid w:val="00E14E6B"/>
    <w:rsid w:val="00E20912"/>
    <w:rsid w:val="00E22424"/>
    <w:rsid w:val="00E24AFC"/>
    <w:rsid w:val="00E36BC5"/>
    <w:rsid w:val="00E4152B"/>
    <w:rsid w:val="00E50EBC"/>
    <w:rsid w:val="00E65347"/>
    <w:rsid w:val="00E83B36"/>
    <w:rsid w:val="00E875D7"/>
    <w:rsid w:val="00E96843"/>
    <w:rsid w:val="00E9744B"/>
    <w:rsid w:val="00E97C1B"/>
    <w:rsid w:val="00EC04E6"/>
    <w:rsid w:val="00EC0711"/>
    <w:rsid w:val="00EC306B"/>
    <w:rsid w:val="00EC54F6"/>
    <w:rsid w:val="00EE06F6"/>
    <w:rsid w:val="00EE1D28"/>
    <w:rsid w:val="00EE2727"/>
    <w:rsid w:val="00EE69E4"/>
    <w:rsid w:val="00EF7545"/>
    <w:rsid w:val="00F009A0"/>
    <w:rsid w:val="00F15CB9"/>
    <w:rsid w:val="00F2435D"/>
    <w:rsid w:val="00F41EBA"/>
    <w:rsid w:val="00F430EE"/>
    <w:rsid w:val="00F4415D"/>
    <w:rsid w:val="00F5046C"/>
    <w:rsid w:val="00F51FEB"/>
    <w:rsid w:val="00F52130"/>
    <w:rsid w:val="00F537C4"/>
    <w:rsid w:val="00F54BAE"/>
    <w:rsid w:val="00F62A2F"/>
    <w:rsid w:val="00F650E1"/>
    <w:rsid w:val="00F67B2E"/>
    <w:rsid w:val="00F70955"/>
    <w:rsid w:val="00F75651"/>
    <w:rsid w:val="00F768ED"/>
    <w:rsid w:val="00F837B3"/>
    <w:rsid w:val="00F939BB"/>
    <w:rsid w:val="00F95CC4"/>
    <w:rsid w:val="00FA344C"/>
    <w:rsid w:val="00FA3AD4"/>
    <w:rsid w:val="00FA3C60"/>
    <w:rsid w:val="00FA63ED"/>
    <w:rsid w:val="00FA705B"/>
    <w:rsid w:val="00FB01CB"/>
    <w:rsid w:val="00FB2151"/>
    <w:rsid w:val="00FB5EC3"/>
    <w:rsid w:val="00FB77EC"/>
    <w:rsid w:val="00FC1AE4"/>
    <w:rsid w:val="00FC4F1B"/>
    <w:rsid w:val="00FD47A1"/>
    <w:rsid w:val="00FD5E50"/>
    <w:rsid w:val="00FD7162"/>
    <w:rsid w:val="00FD7A3C"/>
    <w:rsid w:val="00FE61B1"/>
    <w:rsid w:val="00FE6753"/>
    <w:rsid w:val="00FE773B"/>
    <w:rsid w:val="00FE7754"/>
    <w:rsid w:val="00FE7D0B"/>
    <w:rsid w:val="00FF49C0"/>
    <w:rsid w:val="00FF6CA0"/>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06BDCA49-CF45-4267-A21D-6146A4018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240" w:line="240" w:lineRule="auto"/>
      <w:ind w:left="720" w:hanging="720"/>
    </w:pPr>
  </w:style>
  <w:style w:type="character" w:styleId="CommentReference">
    <w:name w:val="annotation reference"/>
    <w:basedOn w:val="DefaultParagraphFont"/>
    <w:uiPriority w:val="99"/>
    <w:semiHidden/>
    <w:unhideWhenUsed/>
    <w:rsid w:val="00604F11"/>
    <w:rPr>
      <w:sz w:val="16"/>
      <w:szCs w:val="16"/>
    </w:rPr>
  </w:style>
  <w:style w:type="paragraph" w:styleId="CommentText">
    <w:name w:val="annotation text"/>
    <w:basedOn w:val="Normal"/>
    <w:link w:val="CommentTextChar"/>
    <w:uiPriority w:val="99"/>
    <w:unhideWhenUsed/>
    <w:rsid w:val="00604F11"/>
    <w:pPr>
      <w:spacing w:line="240" w:lineRule="auto"/>
    </w:pPr>
    <w:rPr>
      <w:sz w:val="20"/>
      <w:szCs w:val="20"/>
    </w:rPr>
  </w:style>
  <w:style w:type="character" w:customStyle="1" w:styleId="CommentTextChar">
    <w:name w:val="Comment Text Char"/>
    <w:basedOn w:val="DefaultParagraphFont"/>
    <w:link w:val="CommentText"/>
    <w:uiPriority w:val="99"/>
    <w:rsid w:val="00604F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04F11"/>
    <w:rPr>
      <w:b/>
      <w:bCs/>
    </w:rPr>
  </w:style>
  <w:style w:type="character" w:customStyle="1" w:styleId="CommentSubjectChar">
    <w:name w:val="Comment Subject Char"/>
    <w:basedOn w:val="CommentTextChar"/>
    <w:link w:val="CommentSubject"/>
    <w:uiPriority w:val="99"/>
    <w:semiHidden/>
    <w:rsid w:val="00604F11"/>
    <w:rPr>
      <w:rFonts w:ascii="Times New Roman" w:hAnsi="Times New Roman"/>
      <w:b/>
      <w:bCs/>
      <w:sz w:val="20"/>
      <w:szCs w:val="20"/>
    </w:rPr>
  </w:style>
  <w:style w:type="character" w:styleId="UnresolvedMention">
    <w:name w:val="Unresolved Mention"/>
    <w:basedOn w:val="DefaultParagraphFont"/>
    <w:uiPriority w:val="99"/>
    <w:semiHidden/>
    <w:unhideWhenUsed/>
    <w:rsid w:val="007B448F"/>
    <w:rPr>
      <w:color w:val="605E5C"/>
      <w:shd w:val="clear" w:color="auto" w:fill="E1DFDD"/>
    </w:rPr>
  </w:style>
  <w:style w:type="paragraph" w:styleId="Revision">
    <w:name w:val="Revision"/>
    <w:hidden/>
    <w:uiPriority w:val="99"/>
    <w:semiHidden/>
    <w:rsid w:val="00D2540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jstor.org/stable/380315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0.jpeg"/><Relationship Id="rId18" Type="http://schemas.openxmlformats.org/officeDocument/2006/relationships/image" Target="media/image3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3.png"/><Relationship Id="rId25" Type="http://schemas.openxmlformats.org/officeDocument/2006/relationships/image" Target="media/image70.png"/><Relationship Id="rId2" Type="http://schemas.openxmlformats.org/officeDocument/2006/relationships/numbering" Target="numbering.xml"/><Relationship Id="rId16" Type="http://schemas.openxmlformats.org/officeDocument/2006/relationships/image" Target="media/image20.png"/><Relationship Id="rId20"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0.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2</TotalTime>
  <Pages>33</Pages>
  <Words>18425</Words>
  <Characters>109998</Characters>
  <Application>Microsoft Office Word</Application>
  <DocSecurity>0</DocSecurity>
  <Lines>6111</Lines>
  <Paragraphs>5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Heather Bryan</cp:lastModifiedBy>
  <cp:revision>202</cp:revision>
  <dcterms:created xsi:type="dcterms:W3CDTF">2025-09-22T22:31:00Z</dcterms:created>
  <dcterms:modified xsi:type="dcterms:W3CDTF">2025-12-09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5VHA4h4"/&gt;&lt;style id="http://www.zotero.org/styles/chicago-author-date" locale="en-CA" hasBibliography="1" bibliographyStyleHasBeenSet="1"/&gt;&lt;prefs&gt;&lt;pref name="fieldType" value="Field"/&gt;&lt;/prefs&gt;&lt;/</vt:lpwstr>
  </property>
  <property fmtid="{D5CDD505-2E9C-101B-9397-08002B2CF9AE}" pid="3" name="ZOTERO_PREF_2">
    <vt:lpwstr>data&gt;</vt:lpwstr>
  </property>
</Properties>
</file>